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92528" w14:textId="77777777" w:rsidR="00CF6D8C" w:rsidRDefault="00CF6D8C" w:rsidP="00F1010E">
      <w:pPr>
        <w:pStyle w:val="Title"/>
        <w:rPr>
          <w:sz w:val="28"/>
          <w:szCs w:val="28"/>
        </w:rPr>
      </w:pPr>
    </w:p>
    <w:p w14:paraId="36572EA8" w14:textId="77777777" w:rsidR="00CF6D8C" w:rsidRDefault="00CF6D8C" w:rsidP="00F1010E">
      <w:pPr>
        <w:pStyle w:val="Title"/>
        <w:rPr>
          <w:sz w:val="28"/>
          <w:szCs w:val="28"/>
        </w:rPr>
      </w:pPr>
    </w:p>
    <w:p w14:paraId="779BD98D" w14:textId="77777777" w:rsidR="00CF6D8C" w:rsidRDefault="00CF6D8C" w:rsidP="00F1010E">
      <w:pPr>
        <w:pStyle w:val="Title"/>
        <w:rPr>
          <w:sz w:val="28"/>
          <w:szCs w:val="28"/>
        </w:rPr>
      </w:pPr>
    </w:p>
    <w:p w14:paraId="63A5CBD4" w14:textId="77777777" w:rsidR="00CF6D8C" w:rsidRDefault="00CF6D8C" w:rsidP="00F1010E">
      <w:pPr>
        <w:pStyle w:val="Title"/>
        <w:rPr>
          <w:sz w:val="28"/>
          <w:szCs w:val="28"/>
        </w:rPr>
      </w:pPr>
    </w:p>
    <w:p w14:paraId="5FC882D2" w14:textId="29B92393" w:rsidR="00440666" w:rsidRPr="00B31447" w:rsidRDefault="00C12A52" w:rsidP="00F1010E">
      <w:pPr>
        <w:pStyle w:val="Title"/>
        <w:rPr>
          <w:sz w:val="28"/>
          <w:szCs w:val="28"/>
        </w:rPr>
      </w:pPr>
      <w:r>
        <w:rPr>
          <w:sz w:val="28"/>
          <w:szCs w:val="28"/>
        </w:rPr>
        <w:t>D</w:t>
      </w:r>
      <w:r w:rsidR="00440666" w:rsidRPr="00B31447">
        <w:rPr>
          <w:sz w:val="28"/>
          <w:szCs w:val="28"/>
        </w:rPr>
        <w:t xml:space="preserve">ata </w:t>
      </w:r>
      <w:r w:rsidR="009A53DB">
        <w:rPr>
          <w:sz w:val="28"/>
          <w:szCs w:val="28"/>
        </w:rPr>
        <w:t>is</w:t>
      </w:r>
      <w:r w:rsidR="00440666" w:rsidRPr="00B31447">
        <w:rPr>
          <w:sz w:val="28"/>
          <w:szCs w:val="28"/>
        </w:rPr>
        <w:t xml:space="preserve"> not available upon request</w:t>
      </w:r>
    </w:p>
    <w:p w14:paraId="4860D40B" w14:textId="77777777" w:rsidR="00A1421A" w:rsidRPr="00B31447" w:rsidRDefault="00A1421A" w:rsidP="00F1010E">
      <w:pPr>
        <w:rPr>
          <w:sz w:val="24"/>
          <w:szCs w:val="24"/>
        </w:rPr>
      </w:pPr>
    </w:p>
    <w:p w14:paraId="34371E02" w14:textId="208401F4" w:rsidR="00AF7A3D" w:rsidRPr="00B31447" w:rsidRDefault="00440666" w:rsidP="00F1010E">
      <w:pPr>
        <w:pStyle w:val="Title"/>
        <w:rPr>
          <w:sz w:val="24"/>
          <w:szCs w:val="24"/>
        </w:rPr>
      </w:pPr>
      <w:r w:rsidRPr="00B31447">
        <w:rPr>
          <w:sz w:val="24"/>
          <w:szCs w:val="24"/>
        </w:rPr>
        <w:t>Ian Hussey</w:t>
      </w:r>
    </w:p>
    <w:p w14:paraId="78DF4BC9" w14:textId="77777777" w:rsidR="00655ABA" w:rsidRPr="00B31447" w:rsidRDefault="00655ABA" w:rsidP="00F1010E">
      <w:pPr>
        <w:rPr>
          <w:sz w:val="24"/>
          <w:szCs w:val="24"/>
        </w:rPr>
      </w:pPr>
    </w:p>
    <w:p w14:paraId="1604EE27" w14:textId="5B722114" w:rsidR="00655ABA" w:rsidRPr="00A6603F" w:rsidRDefault="008D05B4"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w:t>
      </w:r>
      <w:r w:rsidR="007464A7">
        <w:t>2</w:t>
      </w:r>
      <w:r w:rsidR="00FE50D2">
        <w:t xml:space="preserve">% contained a </w:t>
      </w:r>
      <w:r w:rsidR="00AA5103">
        <w:t>D</w:t>
      </w:r>
      <w:r w:rsidR="00FE50D2">
        <w:t xml:space="preserve">ata </w:t>
      </w:r>
      <w:r w:rsidR="00AA5103">
        <w:t>A</w:t>
      </w:r>
      <w:r w:rsidR="00FE50D2">
        <w:t xml:space="preserve">vailability </w:t>
      </w:r>
      <w:r w:rsidR="00AA5103">
        <w:t>S</w:t>
      </w:r>
      <w:r w:rsidR="00FE50D2">
        <w:t>tatement</w:t>
      </w:r>
      <w:r w:rsidR="00E52B73">
        <w:t>, most of which stated that data was available upon request</w:t>
      </w:r>
      <w:r w:rsidR="00701F0A">
        <w:t>. This rose from 0% in 2018 to 100% in 2022</w:t>
      </w:r>
      <w:r w:rsidR="0095419D">
        <w:t>, indicating a change in journals’ policies</w:t>
      </w:r>
      <w:r w:rsidR="00701F0A">
        <w:t xml:space="preserve">. </w:t>
      </w:r>
      <w:r w:rsidR="00036072">
        <w:t>However, o</w:t>
      </w:r>
      <w:r w:rsidR="00E17287">
        <w:t xml:space="preserve">nly </w:t>
      </w:r>
      <w:r w:rsidR="00920FCA">
        <w:t>2</w:t>
      </w:r>
      <w:r w:rsidR="00CE35E9">
        <w:t>7</w:t>
      </w:r>
      <w:r w:rsidR="00E17287">
        <w:t xml:space="preserve">% of articles’ authors </w:t>
      </w:r>
      <w:r w:rsidR="00440001">
        <w:t xml:space="preserve">actually </w:t>
      </w:r>
      <w:r w:rsidR="00CF21BD">
        <w:t>shared</w:t>
      </w:r>
      <w:r w:rsidR="00E17287">
        <w:t xml:space="preserve"> data. </w:t>
      </w:r>
      <w:r w:rsidR="003555F4">
        <w:t xml:space="preserve">Among </w:t>
      </w:r>
      <w:r w:rsidR="00701F0A">
        <w:t xml:space="preserve">articles </w:t>
      </w:r>
      <w:r w:rsidR="003555F4">
        <w:t xml:space="preserve">stating that </w:t>
      </w:r>
      <w:r w:rsidR="00701F0A">
        <w:t xml:space="preserve">data </w:t>
      </w:r>
      <w:r w:rsidR="003555F4">
        <w:t>wa</w:t>
      </w:r>
      <w:r w:rsidR="00431AE1">
        <w:t xml:space="preserve">s </w:t>
      </w:r>
      <w:r w:rsidR="00701F0A">
        <w:t>available upon request</w:t>
      </w:r>
      <w:r w:rsidR="003555F4">
        <w:t xml:space="preserve">, only 17% shared </w:t>
      </w:r>
      <w:r w:rsidR="00856921">
        <w:t xml:space="preserve">data </w:t>
      </w:r>
      <w:r w:rsidR="003555F4">
        <w:t>upon request</w:t>
      </w:r>
      <w:r w:rsidR="00701F0A">
        <w:t xml:space="preserve">. </w:t>
      </w:r>
      <w:r w:rsidR="003555F4">
        <w:t xml:space="preserve">The presence of Data Availability </w:t>
      </w:r>
      <w:r w:rsidR="00F6641F">
        <w:t>Statements was not associated with higher rates of data sharing</w:t>
      </w:r>
      <w:r w:rsidR="007C03D8">
        <w:t xml:space="preserve"> (</w:t>
      </w:r>
      <w:r w:rsidR="007C03D8" w:rsidRPr="007C03D8">
        <w:rPr>
          <w:i/>
          <w:iCs/>
        </w:rPr>
        <w:t>p</w:t>
      </w:r>
      <w:r w:rsidR="007C03D8">
        <w:t xml:space="preserve"> = .</w:t>
      </w:r>
      <w:r w:rsidR="00866375">
        <w:t>55</w:t>
      </w:r>
      <w:r w:rsidR="007C03D8">
        <w:t>)</w:t>
      </w:r>
      <w:r w:rsidR="006D0960">
        <w:t>, indicating a lack of adherence with journals’ policies</w:t>
      </w:r>
      <w:r w:rsidR="00F6641F">
        <w:t>. Results r</w:t>
      </w:r>
      <w:r w:rsidR="00C827A3">
        <w:t xml:space="preserve">eplicate those found </w:t>
      </w:r>
      <w:r w:rsidR="00102C72">
        <w:t>elsewhere</w:t>
      </w:r>
      <w:r w:rsidR="00C827A3">
        <w:t>: data is generally not available upon request</w:t>
      </w:r>
      <w:r w:rsidR="006D2C97">
        <w:t xml:space="preserve">, and </w:t>
      </w:r>
      <w:r w:rsidR="00531E62">
        <w:t xml:space="preserve">promissory </w:t>
      </w:r>
      <w:r w:rsidR="00AA5103">
        <w:t>D</w:t>
      </w:r>
      <w:r w:rsidR="006D2C97">
        <w:t xml:space="preserve">ata </w:t>
      </w:r>
      <w:r w:rsidR="00AA5103">
        <w:t>A</w:t>
      </w:r>
      <w:r w:rsidR="006D2C97">
        <w:t xml:space="preserve">vailability </w:t>
      </w:r>
      <w:r w:rsidR="00AA5103">
        <w:t>S</w:t>
      </w:r>
      <w:r w:rsidR="006D2C97">
        <w:t xml:space="preserve">tatements are </w:t>
      </w:r>
      <w:r w:rsidR="008578D7">
        <w:t>typically not adhered to</w:t>
      </w:r>
      <w:r w:rsidR="006D2C97">
        <w:t xml:space="preserve">. </w:t>
      </w:r>
      <w:r w:rsidR="0038118F">
        <w:t>Issues, causes, and implications are considered.</w:t>
      </w:r>
    </w:p>
    <w:p w14:paraId="10BED279" w14:textId="77777777" w:rsidR="00A1421A" w:rsidRPr="00A1421A" w:rsidRDefault="00A1421A" w:rsidP="00F1010E"/>
    <w:p w14:paraId="22D6CC05"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3F3C81E5" w14:textId="04AF9A20" w:rsidR="004A33D3" w:rsidRDefault="00B402F1" w:rsidP="00B42A04">
      <w:pPr>
        <w:ind w:firstLine="0"/>
      </w:pPr>
      <w:r>
        <w:t xml:space="preserve">Verifiability is a cornerstone of the scientific method. </w:t>
      </w:r>
      <w:r w:rsidR="004A33D3" w:rsidRPr="004A33D3">
        <w:t xml:space="preserve">Sharing research data is crucial for the advancement of scientific knowledge </w:t>
      </w:r>
      <w:r w:rsidR="007D7D1B">
        <w:t>through verification</w:t>
      </w:r>
      <w:r w:rsidR="004A33D3" w:rsidRPr="004A33D3">
        <w:t>. Data sharing promotes transparency, reproducibility, and credibility in scientific research, which are essential for maintaining the integrity of the scientific process</w:t>
      </w:r>
      <w:r w:rsidR="007D3E75">
        <w:t xml:space="preserve"> </w:t>
      </w:r>
      <w:r w:rsidR="007D3E75">
        <w:fldChar w:fldCharType="begin"/>
      </w:r>
      <w:r w:rsidR="007D3E75">
        <w:instrText xml:space="preserve"> ADDIN ZOTERO_ITEM CSL_CITATION {"citationID":"DV45xpB4","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fldChar w:fldCharType="separate"/>
      </w:r>
      <w:r w:rsidR="007D3E75" w:rsidRPr="007D3E75">
        <w:rPr>
          <w:lang w:val="en-GB"/>
        </w:rPr>
        <w:t>(Munafò et al., 2017)</w:t>
      </w:r>
      <w:r w:rsidR="007D3E75">
        <w:fldChar w:fldCharType="end"/>
      </w:r>
      <w:r w:rsidR="004A33D3" w:rsidRPr="004A33D3">
        <w:t xml:space="preserve">. One way </w:t>
      </w:r>
      <w:r w:rsidR="004A33D3">
        <w:t xml:space="preserve">in which journals have sought </w:t>
      </w:r>
      <w:r w:rsidR="004A33D3" w:rsidRPr="004A33D3">
        <w:t xml:space="preserve">to promote data sharing is through the use of Data Availability Statements, which provide information on the availability and accessibility of research data. In this article, </w:t>
      </w:r>
      <w:r w:rsidR="00D061BF">
        <w:t>I</w:t>
      </w:r>
      <w:r w:rsidR="004A33D3" w:rsidRPr="004A33D3">
        <w:t xml:space="preserve"> examine </w:t>
      </w:r>
      <w:r w:rsidR="004A33D3">
        <w:t xml:space="preserve">the prevalence of both </w:t>
      </w:r>
      <w:r w:rsidR="004A33D3" w:rsidRPr="004A33D3">
        <w:t>Data Availability Statements</w:t>
      </w:r>
      <w:r w:rsidR="004A33D3">
        <w:t xml:space="preserve"> and actual data sharing upon request and the relationship between them</w:t>
      </w:r>
      <w:r w:rsidR="004A33D3" w:rsidRPr="004A33D3">
        <w:t>.</w:t>
      </w:r>
    </w:p>
    <w:p w14:paraId="592CE71D" w14:textId="7FFFEB87" w:rsidR="00206225" w:rsidRPr="00A1421A" w:rsidRDefault="00206225" w:rsidP="00F1010E">
      <w:r w:rsidRPr="00A1421A">
        <w:t xml:space="preserve">It is increasingly common for journals to require Data Availability Statements to be reported in submissions. Typically, these journal policies require </w:t>
      </w:r>
      <w:r w:rsidRPr="00A1421A">
        <w:t>that a URL to the publicly available data is reported in the manuscript or, failing that, the authors state that the data is</w:t>
      </w:r>
      <w:r w:rsidR="00AA2CF6" w:rsidRPr="00D47526">
        <w:rPr>
          <w:rStyle w:val="FootnoteReference"/>
        </w:rPr>
        <w:footnoteReference w:id="1"/>
      </w:r>
      <w:r w:rsidRPr="00A1421A">
        <w:t xml:space="preserve"> available upon request. Naturally, policies also allow for situations where it is not possible to share the data for stated reasons. These policies therefore build on the same principle that many funding organisations have built their data sharing policies around, namely that data should be “as open as possible, and as closed as necessary” </w:t>
      </w:r>
      <w:r w:rsidR="000B5D8F">
        <w:fldChar w:fldCharType="begin"/>
      </w:r>
      <w:r w:rsidR="00612ABD">
        <w:instrText xml:space="preserve"> ADDIN ZOTERO_ITEM CSL_CITATION {"citationID":"bhBx4EKk","properties":{"formattedCitation":"(European Commission, 2023)","plainCitation":"(European Commission, 2023)","noteIndex":0},"citationItems":[{"id":17102,"uris":["http://zotero.org/users/1687755/items/J9KB5PVW"],"itemData":{"id":17102,"type":"webpage","abstract":"The Commission's open science policy, expert groups, aims, plans under Horizon Europe, latest news.","language":"en","title":"The EU's open science policy","URL":"https://research-and-innovation.ec.europa.eu/strategy/strategy-2020-2024/our-digital-future/open-science_en","author":[{"literal":"European Commission"}],"accessed":{"date-parts":[["2023",3,23]]},"issued":{"date-parts":[["2023"]]}}}],"schema":"https://github.com/citation-style-language/schema/raw/master/csl-citation.json"} </w:instrText>
      </w:r>
      <w:r w:rsidR="000B5D8F">
        <w:fldChar w:fldCharType="separate"/>
      </w:r>
      <w:r w:rsidR="00612ABD">
        <w:rPr>
          <w:noProof/>
        </w:rPr>
        <w:t>(European Commission, 2023)</w:t>
      </w:r>
      <w:r w:rsidR="000B5D8F">
        <w:fldChar w:fldCharType="end"/>
      </w:r>
      <w:r w:rsidRPr="00A1421A">
        <w:t xml:space="preserve">. </w:t>
      </w:r>
    </w:p>
    <w:p w14:paraId="2AAB31C2" w14:textId="604BBE41" w:rsidR="00206225" w:rsidRDefault="00206225" w:rsidP="00F1010E">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7527A1">
        <w:instrText xml:space="preserve"> ADDIN ZOTERO_ITEM CSL_CITATION {"citationID":"i31HHVDo","properties":{"formattedCitation":"(Evans, 2022)","plainCitation":"(Evans, 2022)","noteIndex":0},"citationItems":[{"id":17100,"uris":["http://zotero.org/users/1687755/items/YYGKRSL4"],"itemData":{"id":1710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w:t>
      </w:r>
      <w:r w:rsidR="00423D9C">
        <w:lastRenderedPageBreak/>
        <w:t xml:space="preserve">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423D9C">
        <w:instrText xml:space="preserve"> ADDIN ZOTERO_ITEM CSL_CITATION {"citationID":"qOOghCPz","properties":{"formattedCitation":"(Nunes, 2021)","plainCitation":"(Nunes, 2021)","noteIndex":0},"citationItems":[{"id":17111,"uris":["http://zotero.org/users/1687755/items/V9ZJFC6G"],"itemData":{"id":17111,"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7F8D0689" w14:textId="55836A06" w:rsidR="00FD1981" w:rsidRDefault="004D77D9" w:rsidP="001A3D1A">
      <w:r>
        <w:t xml:space="preserve">However, </w:t>
      </w:r>
      <w:r w:rsidR="00206225">
        <w:t xml:space="preserve">there is </w:t>
      </w:r>
      <w:r>
        <w:t xml:space="preserve">unfortunately </w:t>
      </w:r>
      <w:r w:rsidR="00206225">
        <w:t xml:space="preserve">already evidence that mere encouragements to share data </w:t>
      </w:r>
      <w:r w:rsidR="00E938D0">
        <w:t>are insufficient</w:t>
      </w:r>
      <w:r w:rsidR="00206225">
        <w:t xml:space="preserve">. Nearly two decades ago, Wicherts et al. </w:t>
      </w:r>
      <w:r w:rsidR="007F464A">
        <w:fldChar w:fldCharType="begin"/>
      </w:r>
      <w:r w:rsidR="007F464A">
        <w:instrText xml:space="preserve"> ADDIN ZOTERO_ITEM CSL_CITATION {"citationID":"fwZOveI6","properties":{"formattedCitation":"(2006)","plainCitation":"(2006)","noteIndex":0},"citationItems":[{"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7F464A">
        <w:fldChar w:fldCharType="separate"/>
      </w:r>
      <w:r w:rsidR="007F464A">
        <w:rPr>
          <w:noProof/>
        </w:rPr>
        <w:t>(2006)</w:t>
      </w:r>
      <w:r w:rsidR="007F464A">
        <w:fldChar w:fldCharType="end"/>
      </w:r>
      <w:r w:rsidR="00206225">
        <w:t xml:space="preserve"> showed that</w:t>
      </w:r>
      <w:r w:rsidR="006E28D8">
        <w:t xml:space="preserve">, </w:t>
      </w:r>
      <w:r w:rsidR="00206225">
        <w:t xml:space="preserve">at journals that had policies requiring </w:t>
      </w:r>
      <w:r w:rsidR="00A16B7F">
        <w:t>data sharing upon request</w:t>
      </w:r>
      <w:r w:rsidR="006E28D8">
        <w:t>, only 27% of datasets could be obtained</w:t>
      </w:r>
      <w:r w:rsidR="00A6257C">
        <w:t xml:space="preserve"> when requested</w:t>
      </w:r>
      <w:r w:rsidR="00206225">
        <w:t>. Unfortunately, even with the increasing number of platforms that make it easy to share data, the rate at which data can be obtained upon request is still problematically low</w:t>
      </w:r>
      <w:r w:rsidR="00B01A52">
        <w:t xml:space="preserve"> </w:t>
      </w:r>
      <w:r w:rsidR="00B01A52">
        <w:fldChar w:fldCharType="begin"/>
      </w:r>
      <w:r w:rsidR="00CE1658">
        <w:instrText xml:space="preserve"> ADDIN ZOTERO_ITEM CSL_CITATION {"citationID":"kMkY4CzZ","properties":{"formattedCitation":"(Alsheikh-Ali et al., 2011; Krawczyk &amp; Reuben, 2012; Savage &amp; Vickers, 2009; Stodden et al., 2018; Tedersoo et al., 2021)","plainCitation":"(Alsheikh-Ali et al., 2011; Krawczyk &amp; Reuben, 2012; Savage &amp; Vickers, 2009; Stodden et al., 2018; Tedersoo et al., 2021)","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17634,"uris":["http://zotero.org/users/1687755/items/NBI3PTM3"],"itemData":{"id":17634,"type":"article-journal","abstract":"This article reports results of a field experiment in which two hundred e-mails were sent to authors of recent articles in economics that had promised to send the interested reader supplementary material, such as alternative econometric specifications, “upon request.” The e-mails were sent either by a researcher affiliated at Columbia University, New York or the University of Warsaw, Poland; furthermore, the authors' position (assistant professor) was specified in half the e-mails only. Overall, 64% of the approached authors responded to our message, of which two thirds (44% of the entire sample) delivered the requested materials. The frequency and speed of responding and delivering were very weakly affected by the position and affiliation of the sender. Gender or affiliation of the author, number of citations or journal impact factor or the type of object in question seemed to make no difference. However, authors of published articles were much more likely to share than authors of working papers.","container-title":"Accountability in Research","DOI":"10.1080/08989621.2012.678688","ISSN":"0898-9621","issue":"3","note":"publisher: Taylor &amp; Francis\n_eprint: https://doi.org/10.1080/08989621.2012.678688\nPMID: 22686633","page":"175-186","source":"Taylor and Francis+NEJM","title":"(Un)Available upon Request: Field Experiment on Researchers' Willingness to Share Supplementary Materials","title-short":"(Un)Available upon Request","volume":"19","author":[{"family":"Krawczyk","given":"Michal"},{"family":"Reuben","given":"Ernesto"}],"issued":{"date-parts":[["2012",5,1]]}}},{"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7846,"uris":["http://zotero.org/users/1687755/items/G6HGXET5"],"itemData":{"id":7846,"type":"article-journal","abstract":"A key component of scientific communication is sufficient information for other researchers in the field to reproduce published findings. For computational and data-enabled research, this has often been interpreted to mean making available the raw data from which results were generated, the computer code that generated the findings, and any additional information needed such as workflows and input parameters. Many journals are revising author guidelines to include data and code availability. This work evaluates the effectiveness of journal policy that requires the data and code necessary for reproducibility be made available postpublication by the authors upon request. We assess the effectiveness of such a policy by (i) requesting data and code from authors and (ii) attempting replication of the published findings. We chose a random sample of 204 scientific papers published in the journal Science after the implementation of their policy in February 2011. We found that we were able to obtain artifacts from 44% of our sample and were able to reproduce the findings for 26%. We find this policy—author remission of data and code postpublication upon request—an improvement over no policy, but currently insufficient for reproducibility.","container-title":"Proceedings of the National Academy of Sciences","DOI":"10.1073/pnas.1708290115","ISSN":"0027-8424, 1091-6490","issue":"11","journalAbbreviation":"PNAS","language":"en","license":"© 2018 . Published under the PNAS license.","note":"PMID: 29531050","page":"2584-2589","source":"www.pnas.org","title":"An empirical analysis of journal policy effectiveness for computational reproducibility","volume":"115","author":[{"family":"Stodden","given":"Victoria"},{"family":"Seiler","given":"Jennifer"},{"family":"Ma","given":"Zhaokun"}],"issued":{"date-parts":[["2018",3,13]]}}},{"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B01A52">
        <w:fldChar w:fldCharType="separate"/>
      </w:r>
      <w:r w:rsidR="00CE1658">
        <w:rPr>
          <w:noProof/>
        </w:rPr>
        <w:t>(Alsheikh-Ali et al., 2011; Krawczyk &amp; Reuben, 2012; Savage &amp; Vickers, 2009; Stodden et al., 2018; Tedersoo et al., 2021)</w:t>
      </w:r>
      <w:r w:rsidR="00B01A52">
        <w:fldChar w:fldCharType="end"/>
      </w:r>
      <w:r w:rsidR="00206225">
        <w:t xml:space="preserve">. </w:t>
      </w:r>
      <w:r w:rsidR="005D7D6F">
        <w:t>Recently, a</w:t>
      </w:r>
      <w:r w:rsidR="00304F52">
        <w:t xml:space="preserve"> </w:t>
      </w:r>
      <w:r w:rsidR="005D7D6F">
        <w:t xml:space="preserve">large </w:t>
      </w:r>
      <w:r w:rsidR="00304F52">
        <w:t>study of several thousand publications found that</w:t>
      </w:r>
      <w:r w:rsidR="005C3DE0">
        <w:t xml:space="preserve">, </w:t>
      </w:r>
      <w:r w:rsidR="00304F52">
        <w:t>among articles that included a statement that data was available upon request</w:t>
      </w:r>
      <w:r w:rsidR="005C3DE0">
        <w:t xml:space="preserve">, only 7% of datasets could be obtained </w:t>
      </w:r>
      <w:r w:rsidR="00304F52">
        <w:fldChar w:fldCharType="begin"/>
      </w:r>
      <w:r w:rsidR="00304F52">
        <w:instrText xml:space="preserve"> ADDIN ZOTERO_ITEM CSL_CITATION {"citationID":"8mRJLko0","properties":{"formattedCitation":"(Gabelica et al., 2022)","plainCitation":"(Gabelica et al., 2022)","noteIndex":0},"citationItems":[{"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w:instrText>
      </w:r>
      <w:r w:rsidR="00304F52">
        <w:rPr>
          <w:rFonts w:hint="eastAsia"/>
        </w:rPr>
        <w:instrText>č</w:instrText>
      </w:r>
      <w:r w:rsidR="00304F52">
        <w:instrText>i</w:instrText>
      </w:r>
      <w:r w:rsidR="00304F52">
        <w:rPr>
          <w:rFonts w:hint="eastAsia"/>
        </w:rPr>
        <w:instrText>ć</w:instrText>
      </w:r>
      <w:r w:rsidR="00304F52">
        <w:instrText>","given":"Ru</w:instrText>
      </w:r>
      <w:r w:rsidR="00304F52">
        <w:rPr>
          <w:rFonts w:hint="eastAsia"/>
        </w:rPr>
        <w:instrText>ž</w:instrText>
      </w:r>
      <w:r w:rsidR="00304F52">
        <w:instrText xml:space="preserve">ica"},{"family":"Puljak","given":"Livia"}],"accessed":{"date-parts":[["2022",6,22]]},"issued":{"date-parts":[["2022",5,29]]}}}],"schema":"https://github.com/citation-style-language/schema/raw/master/csl-citation.json"} </w:instrText>
      </w:r>
      <w:r w:rsidR="00304F52">
        <w:fldChar w:fldCharType="separate"/>
      </w:r>
      <w:r w:rsidR="00304F52">
        <w:rPr>
          <w:noProof/>
        </w:rPr>
        <w:t>(Gabelica et al., 2022)</w:t>
      </w:r>
      <w:r w:rsidR="00304F52">
        <w:fldChar w:fldCharType="end"/>
      </w:r>
      <w:r w:rsidR="00304F52">
        <w:t>.</w:t>
      </w:r>
      <w:r w:rsidR="00BC2FEE">
        <w:t xml:space="preserve"> </w:t>
      </w:r>
    </w:p>
    <w:p w14:paraId="49F02EB6" w14:textId="22AC05A0" w:rsidR="00D060AF" w:rsidRPr="001A3D1A" w:rsidRDefault="00B93E9C" w:rsidP="00C10376">
      <w:r>
        <w:t>The motivation for this study</w:t>
      </w:r>
      <w:r w:rsidR="00B347FF">
        <w:t>, and the choice of the specific literature in which I examined,</w:t>
      </w:r>
      <w:r>
        <w:t xml:space="preserve"> came from my own experience of the difficult</w:t>
      </w:r>
      <w:r w:rsidR="00CE2622">
        <w:t>y</w:t>
      </w:r>
      <w:r>
        <w:t xml:space="preserve"> of obtaining data upon request. </w:t>
      </w:r>
      <w:r w:rsidR="00C649FD" w:rsidRPr="00C649FD">
        <w:t xml:space="preserve">Recently, I received peer reviews for a manuscript I wrote that meta-analysed the reliability of the Implicit Relational Assessment Procedure </w:t>
      </w:r>
      <w:r w:rsidR="0049744F">
        <w:fldChar w:fldCharType="begin"/>
      </w:r>
      <w:r w:rsidR="003C1E8F">
        <w:instrText xml:space="preserve"> ADDIN ZOTERO_ITEM CSL_CITATION {"citationID":"5J34rimx","properties":{"formattedCitation":"(IRAP; for reliability generalization meta-analysis see Hussey &amp; Drake, 2020)","plainCitation":"(IRAP; for reliability generalization meta-analysis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generalization meta-analysis see "}],"schema":"https://github.com/citation-style-language/schema/raw/master/csl-citation.json"} </w:instrText>
      </w:r>
      <w:r w:rsidR="0049744F">
        <w:fldChar w:fldCharType="separate"/>
      </w:r>
      <w:r w:rsidR="003C1E8F">
        <w:rPr>
          <w:noProof/>
        </w:rPr>
        <w:t>(IRAP; for reliability generalization meta-analysis see Hussey &amp; Drake, 2020)</w:t>
      </w:r>
      <w:r w:rsidR="0049744F">
        <w:fldChar w:fldCharType="end"/>
      </w:r>
      <w:r w:rsidR="00C649FD" w:rsidRPr="00C649FD">
        <w:t xml:space="preserve">. </w:t>
      </w:r>
      <w:r w:rsidR="00480F50">
        <w:t>R</w:t>
      </w:r>
      <w:r w:rsidR="00C649FD" w:rsidRPr="00C649FD">
        <w:t xml:space="preserve">eviewers raised the </w:t>
      </w:r>
      <w:r w:rsidR="009D5A48">
        <w:t xml:space="preserve">concern that </w:t>
      </w:r>
      <w:r w:rsidR="00C649FD" w:rsidRPr="00C649FD">
        <w:t>the data, which came from two research</w:t>
      </w:r>
      <w:r w:rsidR="00D1167A">
        <w:t xml:space="preserve"> groups</w:t>
      </w:r>
      <w:r w:rsidR="00C649FD" w:rsidRPr="00C649FD">
        <w:t xml:space="preserve">, </w:t>
      </w:r>
      <w:r w:rsidR="009D5A48">
        <w:t xml:space="preserve">may not be </w:t>
      </w:r>
      <w:r w:rsidR="00C649FD" w:rsidRPr="00C649FD">
        <w:t xml:space="preserve">representative </w:t>
      </w:r>
      <w:r w:rsidR="007C3518">
        <w:t>of IRAP data collected in other labs</w:t>
      </w:r>
      <w:r w:rsidR="00C649FD" w:rsidRPr="00C649FD">
        <w:t xml:space="preserve">. </w:t>
      </w:r>
      <w:r w:rsidR="00D75E9D">
        <w:t>T</w:t>
      </w:r>
      <w:r w:rsidR="0041730D">
        <w:t>o</w:t>
      </w:r>
      <w:r w:rsidR="00F701E9">
        <w:t xml:space="preserve"> try to</w:t>
      </w:r>
      <w:r w:rsidR="0041730D">
        <w:t xml:space="preserve"> address this point, </w:t>
      </w:r>
      <w:r w:rsidR="00C649FD" w:rsidRPr="00C649FD">
        <w:t>I contact</w:t>
      </w:r>
      <w:r w:rsidR="000406E1">
        <w:t>ed</w:t>
      </w:r>
      <w:r w:rsidR="00C649FD" w:rsidRPr="00C649FD">
        <w:t xml:space="preserve"> </w:t>
      </w:r>
      <w:r w:rsidR="001901EC">
        <w:t xml:space="preserve">other </w:t>
      </w:r>
      <w:r w:rsidR="00C649FD" w:rsidRPr="00C649FD">
        <w:t xml:space="preserve">researchers </w:t>
      </w:r>
      <w:r w:rsidR="001901EC">
        <w:t xml:space="preserve">who had published </w:t>
      </w:r>
      <w:r w:rsidR="00C12D0D">
        <w:t xml:space="preserve">research using the </w:t>
      </w:r>
      <w:r w:rsidR="00513DD8">
        <w:t xml:space="preserve">IRAP </w:t>
      </w:r>
      <w:r w:rsidR="00B70022">
        <w:t xml:space="preserve">to ask them to contribute </w:t>
      </w:r>
      <w:r w:rsidR="00C12D0D">
        <w:t xml:space="preserve">their </w:t>
      </w:r>
      <w:r w:rsidR="00C649FD" w:rsidRPr="00C649FD">
        <w:t xml:space="preserve">data to </w:t>
      </w:r>
      <w:r w:rsidR="00C71550">
        <w:t>the</w:t>
      </w:r>
      <w:r w:rsidR="00C649FD" w:rsidRPr="00C649FD">
        <w:t xml:space="preserve"> </w:t>
      </w:r>
      <w:r w:rsidR="005C1419">
        <w:t>meta-</w:t>
      </w:r>
      <w:r w:rsidR="00C649FD" w:rsidRPr="00C649FD">
        <w:t xml:space="preserve">analysis. </w:t>
      </w:r>
      <w:r w:rsidR="00DB5044">
        <w:t xml:space="preserve">Often, authors </w:t>
      </w:r>
      <w:r>
        <w:t xml:space="preserve">could not be contacted, didn’t reply, or declined, even when their </w:t>
      </w:r>
      <w:r w:rsidR="00987B76">
        <w:t>published articles contained explicit statements that they would share data upon request.</w:t>
      </w:r>
      <w:r w:rsidR="00A063CF">
        <w:t xml:space="preserve"> </w:t>
      </w:r>
      <w:r w:rsidR="00C4402F">
        <w:t xml:space="preserve">Examination of the literature showed that this anecdotal experience was the norm rather than the exception </w:t>
      </w:r>
      <w:r w:rsidR="00C4402F">
        <w:fldChar w:fldCharType="begin"/>
      </w:r>
      <w:r w:rsidR="00C4402F">
        <w:instrText xml:space="preserve"> ADDIN ZOTERO_ITEM CSL_CITATION {"citationID":"ZIyioKU0","properties":{"formattedCitation":"(Alsheikh-Ali et al., 2011; Gabelica et al., 2022; Savage &amp; Vickers, 2009; Tedersoo et al., 2021; Wicherts et al., 2006)","plainCitation":"(Alsheikh-Ali et al., 2011; Gabelica et al., 2022; Savage &amp; Vickers, 2009; Tedersoo et al., 2021; Wicherts et al., 2006)","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čić","given":"Ružica"},{"family":"Puljak","given":"Livia"}],"accessed":{"date-parts":[["2022",6,22]]},"issued":{"date-parts":[["2022",5,29]]}}},{"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schema":"https://github.com/citation-style-language/schema/raw/master/csl-citation.json"} </w:instrText>
      </w:r>
      <w:r w:rsidR="00C4402F">
        <w:fldChar w:fldCharType="separate"/>
      </w:r>
      <w:r w:rsidR="00C4402F">
        <w:rPr>
          <w:noProof/>
        </w:rPr>
        <w:t>(Alsheikh-Ali et al., 2011; Gabelica et al., 2022; Savage &amp; Vickers, 2009; Tedersoo et al., 2021; Wicherts et al., 2006)</w:t>
      </w:r>
      <w:r w:rsidR="00C4402F">
        <w:fldChar w:fldCharType="end"/>
      </w:r>
      <w:r w:rsidR="00C4402F">
        <w:t xml:space="preserve">. </w:t>
      </w:r>
      <w:r w:rsidR="005E7B5D">
        <w:t xml:space="preserve">Only one study to date has examined the prevalence of Data Availability Statements within the behavioral research community, finding a very low prevalence </w:t>
      </w:r>
      <w:r w:rsidR="005E7B5D">
        <w:fldChar w:fldCharType="begin"/>
      </w:r>
      <w:r w:rsidR="0096438E">
        <w:instrText xml:space="preserve"> ADDIN ZOTERO_ITEM CSL_CITATION {"citationID":"rEaH03OL","properties":{"formattedCitation":"(6.2%: Lear et al., 2023)","plainCitation":"(6.2%: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rsidR="005E7B5D">
        <w:fldChar w:fldCharType="separate"/>
      </w:r>
      <w:r w:rsidR="0096438E">
        <w:rPr>
          <w:noProof/>
        </w:rPr>
        <w:t>(6.2%: Lear et al., 2023)</w:t>
      </w:r>
      <w:r w:rsidR="005E7B5D">
        <w:fldChar w:fldCharType="end"/>
      </w:r>
      <w:r w:rsidR="005E7B5D">
        <w:t xml:space="preserve">. However, this study was limited to the inspection of a single journal, the Journal of Contextual Behavioral Science. </w:t>
      </w:r>
      <w:r w:rsidR="003468BB">
        <w:t xml:space="preserve">This study seeks to provide convergent evidence via different means, by studying data sharing in publications using a task generated by and mostly used by the behavioral research community, agnostic to which journal it is published in. </w:t>
      </w:r>
      <w:r w:rsidR="00472BC9">
        <w:t>Additionally, whereas Lear et al. (2023) examined articles published in a single year, the current work examines a five</w:t>
      </w:r>
      <w:r w:rsidR="00287D49">
        <w:t>-</w:t>
      </w:r>
      <w:r w:rsidR="00472BC9">
        <w:t xml:space="preserve">year period to examine trends across them. </w:t>
      </w:r>
    </w:p>
    <w:p w14:paraId="791438E3" w14:textId="197A2FEB" w:rsidR="003F6D08" w:rsidRDefault="003F6D08" w:rsidP="00F1010E">
      <w:pPr>
        <w:pStyle w:val="Heading1"/>
      </w:pPr>
      <w:r w:rsidRPr="00B93464">
        <w:t>Method</w:t>
      </w:r>
      <w:r w:rsidR="00D10CBA" w:rsidRPr="00B93464">
        <w:t xml:space="preserve"> &amp; Results</w:t>
      </w:r>
    </w:p>
    <w:p w14:paraId="7CBCE655" w14:textId="57617E4C" w:rsidR="0010728E" w:rsidRPr="0010728E" w:rsidRDefault="0010728E" w:rsidP="00F1010E">
      <w:pPr>
        <w:pStyle w:val="Heading2"/>
      </w:pPr>
      <w:r>
        <w:t>Data availability statement</w:t>
      </w:r>
    </w:p>
    <w:p w14:paraId="1BEF501C" w14:textId="34EB9A7E" w:rsidR="008C6BE4" w:rsidRPr="008C6BE4" w:rsidRDefault="008C6BE4"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006F5EAD" w:rsidRPr="006F5EAD">
          <w:rPr>
            <w:rStyle w:val="Hyperlink"/>
          </w:rPr>
          <w:t>osf.io/8sp7e</w:t>
        </w:r>
      </w:hyperlink>
      <w:r>
        <w:t>.</w:t>
      </w:r>
      <w:r w:rsidR="00E73213">
        <w:t xml:space="preserve"> All IRAP datasets that could be publicly shared are also available at that link. </w:t>
      </w:r>
      <w:r w:rsidR="00094DD5">
        <w:t>Some d</w:t>
      </w:r>
      <w:r w:rsidR="00F951E9">
        <w:t>atasets that</w:t>
      </w:r>
      <w:r w:rsidR="00094DD5">
        <w:t xml:space="preserve">, </w:t>
      </w:r>
      <w:r w:rsidR="00F951E9">
        <w:t>due to the original author’s requirements</w:t>
      </w:r>
      <w:r w:rsidR="00094DD5">
        <w:t xml:space="preserve">, cannot be publicly shared but can be shared privately are </w:t>
      </w:r>
      <w:r w:rsidR="00F951E9">
        <w:t xml:space="preserve">available upon request </w:t>
      </w:r>
      <w:r w:rsidR="00094DD5">
        <w:t>(yes</w:t>
      </w:r>
      <w:r w:rsidR="00DA4CE7">
        <w:t xml:space="preserve">, </w:t>
      </w:r>
      <w:r w:rsidR="00094DD5">
        <w:t xml:space="preserve">really!) </w:t>
      </w:r>
      <w:r w:rsidR="00F951E9">
        <w:t>from the author</w:t>
      </w:r>
      <w:r w:rsidR="00B57491">
        <w:t xml:space="preserve"> through</w:t>
      </w:r>
      <w:r w:rsidR="008F0C2D">
        <w:t xml:space="preserve"> </w:t>
      </w:r>
      <w:r w:rsidR="00C460E9">
        <w:t>my personal email address</w:t>
      </w:r>
      <w:r w:rsidR="00B57491">
        <w:t xml:space="preserve"> (</w:t>
      </w:r>
      <w:hyperlink r:id="rId10" w:history="1">
        <w:r w:rsidR="00B57491" w:rsidRPr="00A7006D">
          <w:rPr>
            <w:rStyle w:val="Hyperlink"/>
          </w:rPr>
          <w:t>ian.hussey@icloud.com</w:t>
        </w:r>
      </w:hyperlink>
      <w:r w:rsidR="00B57491">
        <w:t xml:space="preserve">). This address should remain active over time </w:t>
      </w:r>
      <w:r w:rsidR="00C460E9">
        <w:t xml:space="preserve">even if I </w:t>
      </w:r>
      <w:r w:rsidR="00FA41A3">
        <w:t>move between</w:t>
      </w:r>
      <w:r w:rsidR="00C460E9">
        <w:t xml:space="preserve"> </w:t>
      </w:r>
      <w:r w:rsidR="00FA41A3">
        <w:t>institutions</w:t>
      </w:r>
      <w:r w:rsidR="00B57491">
        <w:t>.</w:t>
      </w:r>
      <w:r w:rsidR="00C460E9">
        <w:t xml:space="preserve"> </w:t>
      </w:r>
      <w:r w:rsidR="00094DD5">
        <w:t xml:space="preserve">Other datasets were </w:t>
      </w:r>
      <w:r w:rsidR="00246E29">
        <w:t>provided to me</w:t>
      </w:r>
      <w:r w:rsidR="00094DD5">
        <w:t xml:space="preserve"> on the agreement that I </w:t>
      </w:r>
      <w:r w:rsidR="00844F81">
        <w:t>would</w:t>
      </w:r>
      <w:r w:rsidR="00094DD5">
        <w:t xml:space="preserve"> not share them with others</w:t>
      </w:r>
      <w:r w:rsidR="007615AE">
        <w:t>, even privately</w:t>
      </w:r>
      <w:r w:rsidR="00094DD5">
        <w:t xml:space="preserve">. These datasets may be available from the original authors upon request. </w:t>
      </w:r>
      <w:r w:rsidR="0005268D">
        <w:t>The existence</w:t>
      </w:r>
      <w:r w:rsidR="002938E2">
        <w:t xml:space="preserve"> and </w:t>
      </w:r>
      <w:r w:rsidR="0005268D">
        <w:t>availability</w:t>
      </w:r>
      <w:r w:rsidR="002938E2">
        <w:t xml:space="preserve"> </w:t>
      </w:r>
      <w:r w:rsidR="0005268D">
        <w:t>of each dataset</w:t>
      </w:r>
      <w:r w:rsidR="002938E2">
        <w:t xml:space="preserve">, as well as contact details for </w:t>
      </w:r>
      <w:r w:rsidR="00CD200F">
        <w:t xml:space="preserve">the </w:t>
      </w:r>
      <w:r w:rsidR="002938E2">
        <w:t>responsible persons,</w:t>
      </w:r>
      <w:r w:rsidR="0005268D">
        <w:t xml:space="preserve"> </w:t>
      </w:r>
      <w:r w:rsidR="002938E2">
        <w:t xml:space="preserve">are </w:t>
      </w:r>
      <w:r w:rsidR="0005268D">
        <w:t>documented in a separate OSF project (</w:t>
      </w:r>
      <w:hyperlink r:id="rId11" w:history="1">
        <w:r w:rsidR="0005268D">
          <w:rPr>
            <w:rStyle w:val="Hyperlink"/>
          </w:rPr>
          <w:t>osf.io/</w:t>
        </w:r>
        <w:proofErr w:type="spellStart"/>
        <w:r w:rsidR="0005268D">
          <w:rPr>
            <w:rStyle w:val="Hyperlink"/>
          </w:rPr>
          <w:t>nugzb</w:t>
        </w:r>
        <w:proofErr w:type="spellEnd"/>
      </w:hyperlink>
      <w:r w:rsidR="0005268D">
        <w:t>).</w:t>
      </w:r>
    </w:p>
    <w:p w14:paraId="006454FA" w14:textId="7D277357" w:rsidR="00C04E59" w:rsidRPr="00B93464" w:rsidRDefault="00C04E59" w:rsidP="00F1010E">
      <w:pPr>
        <w:pStyle w:val="Heading2"/>
      </w:pPr>
      <w:r w:rsidRPr="00B93464">
        <w:t xml:space="preserve">Article </w:t>
      </w:r>
      <w:r w:rsidR="003D3635" w:rsidRPr="00B93464">
        <w:t>search</w:t>
      </w:r>
    </w:p>
    <w:p w14:paraId="2ABD081B" w14:textId="382A438C" w:rsidR="00772B40" w:rsidRDefault="00556BA0" w:rsidP="007705DA">
      <w:r w:rsidRPr="00B673F2">
        <w:t xml:space="preserve">I </w:t>
      </w:r>
      <w:r w:rsidR="002E6BBC">
        <w:t xml:space="preserve">aimed to </w:t>
      </w:r>
      <w:r w:rsidR="00044078" w:rsidRPr="00B673F2">
        <w:t xml:space="preserve">contact </w:t>
      </w:r>
      <w:r w:rsidRPr="00B673F2">
        <w:t xml:space="preserve">the authors of every IRAP publication published in the </w:t>
      </w:r>
      <w:r w:rsidR="00251179">
        <w:t>previous</w:t>
      </w:r>
      <w:r w:rsidRPr="00B673F2">
        <w:t xml:space="preserve"> 5 years </w:t>
      </w:r>
      <w:r w:rsidR="00044078" w:rsidRPr="00B673F2">
        <w:t>with a data sharing request</w:t>
      </w:r>
      <w:r w:rsidRPr="00B673F2">
        <w:t xml:space="preserve">. </w:t>
      </w:r>
      <w:r w:rsidR="00BF5B55" w:rsidRPr="00B673F2">
        <w:t xml:space="preserve">In order to choose the articles that I would attempt to obtain the data for, </w:t>
      </w:r>
      <w:r w:rsidR="00D30FF3" w:rsidRPr="00B673F2">
        <w:t xml:space="preserve">I </w:t>
      </w:r>
      <w:r w:rsidR="00C81C4B">
        <w:t>reused</w:t>
      </w:r>
      <w:r w:rsidR="00D30FF3" w:rsidRPr="00B673F2">
        <w:t xml:space="preserve"> </w:t>
      </w:r>
      <w:r w:rsidR="00C81C4B">
        <w:t>an</w:t>
      </w:r>
      <w:r w:rsidR="00D30FF3" w:rsidRPr="00B673F2">
        <w:t xml:space="preserve"> existing </w:t>
      </w:r>
      <w:r w:rsidR="0047490A">
        <w:t xml:space="preserve">published </w:t>
      </w:r>
      <w:r w:rsidR="00D30FF3" w:rsidRPr="00B673F2">
        <w:t xml:space="preserve">systematic search of the published IRAP literature (2006 to 2022, in English, listed in the Web of Science or </w:t>
      </w:r>
      <w:proofErr w:type="spellStart"/>
      <w:r w:rsidR="00D30FF3" w:rsidRPr="00B673F2">
        <w:t>psycINFO</w:t>
      </w:r>
      <w:proofErr w:type="spellEnd"/>
      <w:r w:rsidR="00D30FF3" w:rsidRPr="00B673F2">
        <w:t xml:space="preserve"> databases). Full details of that systematic search, including Boolean search strings, all materials necessary to reproduce, reuse, or update the search, all data, and R code to reproduce the analyses are available in that </w:t>
      </w:r>
      <w:r w:rsidR="00C81C4B">
        <w:t>publication</w:t>
      </w:r>
      <w:r w:rsidR="00BB0FE2">
        <w:t xml:space="preserve"> </w:t>
      </w:r>
      <w:r w:rsidR="00BB0FE2">
        <w:fldChar w:fldCharType="begin"/>
      </w:r>
      <w:r w:rsidR="00BB0FE2">
        <w:instrText xml:space="preserve"> ADDIN ZOTERO_ITEM CSL_CITATION {"citationID":"f60csTLI","properties":{"formattedCitation":"(Hussey, 2023)","plainCitation":"(Hussey, 2023)","noteIndex":0},"citationItems":[{"id":18274,"uris":["http://zotero.org/users/1687755/items/A9WA3UTR"],"itemData":{"id":1827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language":"en","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BB0FE2">
        <w:fldChar w:fldCharType="separate"/>
      </w:r>
      <w:r w:rsidR="00BB0FE2">
        <w:rPr>
          <w:noProof/>
        </w:rPr>
        <w:t>(Hussey, 2023)</w:t>
      </w:r>
      <w:r w:rsidR="00BB0FE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CE1658">
        <w:instrText xml:space="preserve"> ADDIN ZOTERO_ITEM CSL_CITATION {"citationID":"x7xGI2jG","properties":{"formattedCitation":"(i.e., they are included in Hussey &amp; Drake, 2020)","plainCitation":"(i.e., they are included in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e., they are included in "}],"schema":"https://github.com/citation-style-language/schema/raw/master/csl-citation.json"} </w:instrText>
      </w:r>
      <w:r w:rsidR="00E91A6C" w:rsidRPr="00B673F2">
        <w:fldChar w:fldCharType="separate"/>
      </w:r>
      <w:r w:rsidR="00C10376">
        <w:t>(i.e., they are included in Hussey &amp; Drake, 2020)</w:t>
      </w:r>
      <w:r w:rsidR="00E91A6C" w:rsidRPr="00B673F2">
        <w:fldChar w:fldCharType="end"/>
      </w:r>
      <w:r w:rsidR="00E91A6C" w:rsidRPr="00B673F2">
        <w:t>.</w:t>
      </w:r>
      <w:r w:rsidR="00DB13D2" w:rsidRPr="00B673F2">
        <w:t xml:space="preserve"> I found 52 such articles. </w:t>
      </w:r>
      <w:r w:rsidR="00747F9E" w:rsidRPr="00747F9E">
        <w:t>The references for these publications can be found in the Supplementary Materials (</w:t>
      </w:r>
      <w:hyperlink r:id="rId12" w:history="1">
        <w:r w:rsidR="002D05C7">
          <w:rPr>
            <w:rStyle w:val="Hyperlink"/>
          </w:rPr>
          <w:t>osf.io/ympv6</w:t>
        </w:r>
      </w:hyperlink>
      <w:r w:rsidR="00747F9E" w:rsidRPr="00747F9E">
        <w:t xml:space="preserve">). </w:t>
      </w:r>
      <w:r w:rsidR="00CE4808" w:rsidRPr="00B673F2">
        <w:t>The number of IRAP articles per journal can be found in Table 1.</w:t>
      </w:r>
    </w:p>
    <w:p w14:paraId="3001D779" w14:textId="77777777" w:rsidR="00C10376" w:rsidRDefault="00C10376" w:rsidP="00C10376">
      <w:pPr>
        <w:ind w:firstLine="0"/>
      </w:pPr>
    </w:p>
    <w:p w14:paraId="0EEEE8AB" w14:textId="77777777" w:rsidR="00C10376" w:rsidRPr="00B93464" w:rsidRDefault="00C10376" w:rsidP="00C10376">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C10376" w:rsidRPr="00C35BC5" w14:paraId="58F72CF9" w14:textId="77777777" w:rsidTr="005C295B">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7E60A3D6" w14:textId="77777777" w:rsidR="00C10376" w:rsidRPr="00C35BC5" w:rsidRDefault="00C10376" w:rsidP="005C295B">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C7A4007" w14:textId="77777777" w:rsidR="00C10376" w:rsidRPr="00C35BC5" w:rsidRDefault="00C10376" w:rsidP="005C295B">
            <w:pPr>
              <w:pStyle w:val="table"/>
              <w:jc w:val="left"/>
            </w:pPr>
            <w:r w:rsidRPr="008017FA">
              <w:rPr>
                <w:i/>
                <w:iCs/>
              </w:rPr>
              <w:t>N</w:t>
            </w:r>
            <w:r w:rsidRPr="00C35BC5">
              <w:t xml:space="preserve"> articles</w:t>
            </w:r>
          </w:p>
        </w:tc>
      </w:tr>
      <w:tr w:rsidR="00C10376" w:rsidRPr="00C35BC5" w14:paraId="05FF1D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D8543E5" w14:textId="77777777" w:rsidR="00C10376" w:rsidRPr="00C35BC5" w:rsidRDefault="00C10376" w:rsidP="005C295B">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C8A7033" w14:textId="77777777" w:rsidR="00C10376" w:rsidRPr="00C35BC5" w:rsidRDefault="00C10376" w:rsidP="005C295B">
            <w:pPr>
              <w:pStyle w:val="table"/>
              <w:tabs>
                <w:tab w:val="decimal" w:pos="445"/>
              </w:tabs>
            </w:pPr>
            <w:r w:rsidRPr="00C35BC5">
              <w:t>24</w:t>
            </w:r>
          </w:p>
        </w:tc>
      </w:tr>
      <w:tr w:rsidR="00C10376" w:rsidRPr="00C35BC5" w14:paraId="0331756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161B2E" w14:textId="77777777" w:rsidR="00C10376" w:rsidRPr="00C35BC5" w:rsidRDefault="00C10376" w:rsidP="005C295B">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61D7580" w14:textId="77777777" w:rsidR="00C10376" w:rsidRPr="00C35BC5" w:rsidRDefault="00C10376" w:rsidP="005C295B">
            <w:pPr>
              <w:pStyle w:val="table"/>
              <w:tabs>
                <w:tab w:val="decimal" w:pos="445"/>
              </w:tabs>
            </w:pPr>
            <w:r w:rsidRPr="00C35BC5">
              <w:t>8</w:t>
            </w:r>
          </w:p>
        </w:tc>
      </w:tr>
      <w:tr w:rsidR="00C10376" w:rsidRPr="00C35BC5" w14:paraId="72DAA3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B7202AE" w14:textId="77777777" w:rsidR="00C10376" w:rsidRPr="00C35BC5" w:rsidRDefault="00C10376" w:rsidP="005C295B">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FDD9644" w14:textId="77777777" w:rsidR="00C10376" w:rsidRPr="00C35BC5" w:rsidRDefault="00C10376" w:rsidP="005C295B">
            <w:pPr>
              <w:pStyle w:val="table"/>
              <w:tabs>
                <w:tab w:val="decimal" w:pos="445"/>
              </w:tabs>
            </w:pPr>
            <w:r w:rsidRPr="00C35BC5">
              <w:t>5</w:t>
            </w:r>
          </w:p>
        </w:tc>
      </w:tr>
      <w:tr w:rsidR="00C10376" w:rsidRPr="00C35BC5" w14:paraId="68B0F0A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8BA1FF2" w14:textId="77777777" w:rsidR="00C10376" w:rsidRPr="00C35BC5" w:rsidRDefault="00C10376" w:rsidP="005C295B">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76855D1" w14:textId="77777777" w:rsidR="00C10376" w:rsidRPr="00C35BC5" w:rsidRDefault="00C10376" w:rsidP="005C295B">
            <w:pPr>
              <w:pStyle w:val="table"/>
              <w:tabs>
                <w:tab w:val="decimal" w:pos="445"/>
              </w:tabs>
            </w:pPr>
            <w:r w:rsidRPr="00C35BC5">
              <w:t>4</w:t>
            </w:r>
          </w:p>
        </w:tc>
      </w:tr>
      <w:tr w:rsidR="00C10376" w:rsidRPr="00C35BC5" w14:paraId="145E1F65"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70D9D5F" w14:textId="77777777" w:rsidR="00C10376" w:rsidRPr="00C35BC5" w:rsidRDefault="00C10376" w:rsidP="005C295B">
            <w:pPr>
              <w:pStyle w:val="table"/>
              <w:jc w:val="left"/>
            </w:pPr>
            <w:proofErr w:type="spellStart"/>
            <w:r w:rsidRPr="00C35BC5">
              <w:t>Behavior</w:t>
            </w:r>
            <w:proofErr w:type="spellEnd"/>
            <w:r w:rsidRPr="00C35BC5">
              <w:t xml:space="preserve">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05B29C5" w14:textId="77777777" w:rsidR="00C10376" w:rsidRPr="00C35BC5" w:rsidRDefault="00C10376" w:rsidP="005C295B">
            <w:pPr>
              <w:pStyle w:val="table"/>
              <w:tabs>
                <w:tab w:val="decimal" w:pos="445"/>
              </w:tabs>
            </w:pPr>
            <w:r w:rsidRPr="00C35BC5">
              <w:t>2</w:t>
            </w:r>
          </w:p>
        </w:tc>
      </w:tr>
      <w:tr w:rsidR="00C10376" w:rsidRPr="00C35BC5" w14:paraId="45EB0D8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9E71B56" w14:textId="77777777" w:rsidR="00C10376" w:rsidRPr="00C35BC5" w:rsidRDefault="00C10376" w:rsidP="005C295B">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210B48B" w14:textId="77777777" w:rsidR="00C10376" w:rsidRPr="00C35BC5" w:rsidRDefault="00C10376" w:rsidP="005C295B">
            <w:pPr>
              <w:pStyle w:val="table"/>
              <w:tabs>
                <w:tab w:val="decimal" w:pos="445"/>
              </w:tabs>
            </w:pPr>
            <w:r w:rsidRPr="00C35BC5">
              <w:t>2</w:t>
            </w:r>
          </w:p>
        </w:tc>
      </w:tr>
      <w:tr w:rsidR="00C10376" w:rsidRPr="00C35BC5" w14:paraId="2BE5BA4E"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5734730" w14:textId="77777777" w:rsidR="00C10376" w:rsidRPr="00C35BC5" w:rsidRDefault="00C10376" w:rsidP="005C295B">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27EF766" w14:textId="77777777" w:rsidR="00C10376" w:rsidRPr="00C35BC5" w:rsidRDefault="00C10376" w:rsidP="005C295B">
            <w:pPr>
              <w:pStyle w:val="table"/>
              <w:tabs>
                <w:tab w:val="decimal" w:pos="445"/>
              </w:tabs>
            </w:pPr>
            <w:r w:rsidRPr="00C35BC5">
              <w:t>1</w:t>
            </w:r>
          </w:p>
        </w:tc>
      </w:tr>
      <w:tr w:rsidR="00C10376" w:rsidRPr="00C35BC5" w14:paraId="482BA8C2"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29094B" w14:textId="77777777" w:rsidR="00C10376" w:rsidRPr="00C35BC5" w:rsidRDefault="00C10376" w:rsidP="005C295B">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C565C9B" w14:textId="77777777" w:rsidR="00C10376" w:rsidRPr="00C35BC5" w:rsidRDefault="00C10376" w:rsidP="005C295B">
            <w:pPr>
              <w:pStyle w:val="table"/>
              <w:tabs>
                <w:tab w:val="decimal" w:pos="445"/>
              </w:tabs>
            </w:pPr>
            <w:r w:rsidRPr="00C35BC5">
              <w:t>1</w:t>
            </w:r>
          </w:p>
        </w:tc>
      </w:tr>
      <w:tr w:rsidR="00C10376" w:rsidRPr="00C35BC5" w14:paraId="0C4EA423"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DF5FD75" w14:textId="77777777" w:rsidR="00C10376" w:rsidRPr="00C35BC5" w:rsidRDefault="00C10376" w:rsidP="005C295B">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1094951" w14:textId="77777777" w:rsidR="00C10376" w:rsidRPr="00C35BC5" w:rsidRDefault="00C10376" w:rsidP="005C295B">
            <w:pPr>
              <w:pStyle w:val="table"/>
              <w:tabs>
                <w:tab w:val="decimal" w:pos="445"/>
              </w:tabs>
            </w:pPr>
            <w:r w:rsidRPr="00C35BC5">
              <w:t>1</w:t>
            </w:r>
          </w:p>
        </w:tc>
      </w:tr>
      <w:tr w:rsidR="00C10376" w:rsidRPr="00C35BC5" w14:paraId="388AEC7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FFB81FF" w14:textId="77777777" w:rsidR="00C10376" w:rsidRPr="00C35BC5" w:rsidRDefault="00C10376" w:rsidP="005C295B">
            <w:pPr>
              <w:pStyle w:val="table"/>
              <w:jc w:val="left"/>
            </w:pPr>
            <w:r w:rsidRPr="00C35BC5">
              <w:t xml:space="preserve">Journal of </w:t>
            </w:r>
            <w:proofErr w:type="spellStart"/>
            <w:r w:rsidRPr="00C35BC5">
              <w:t>Behavior</w:t>
            </w:r>
            <w:proofErr w:type="spellEnd"/>
            <w:r w:rsidRPr="00C35BC5">
              <w:t xml:space="preserve">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EB6DEB7" w14:textId="77777777" w:rsidR="00C10376" w:rsidRPr="00C35BC5" w:rsidRDefault="00C10376" w:rsidP="005C295B">
            <w:pPr>
              <w:pStyle w:val="table"/>
              <w:tabs>
                <w:tab w:val="decimal" w:pos="445"/>
              </w:tabs>
            </w:pPr>
            <w:r w:rsidRPr="00C35BC5">
              <w:t>1</w:t>
            </w:r>
          </w:p>
        </w:tc>
      </w:tr>
      <w:tr w:rsidR="00C10376" w:rsidRPr="00C35BC5" w14:paraId="1FB2899C"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49E9734" w14:textId="77777777" w:rsidR="00C10376" w:rsidRPr="00C35BC5" w:rsidRDefault="00C10376" w:rsidP="005C295B">
            <w:pPr>
              <w:pStyle w:val="table"/>
              <w:jc w:val="left"/>
            </w:pPr>
            <w:r w:rsidRPr="00C35BC5">
              <w:lastRenderedPageBreak/>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31B770B" w14:textId="77777777" w:rsidR="00C10376" w:rsidRPr="00C35BC5" w:rsidRDefault="00C10376" w:rsidP="005C295B">
            <w:pPr>
              <w:pStyle w:val="table"/>
              <w:tabs>
                <w:tab w:val="decimal" w:pos="445"/>
              </w:tabs>
            </w:pPr>
            <w:r w:rsidRPr="00C35BC5">
              <w:t>1</w:t>
            </w:r>
          </w:p>
        </w:tc>
      </w:tr>
      <w:tr w:rsidR="00C10376" w:rsidRPr="00C35BC5" w14:paraId="262A3C90"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F55EA62" w14:textId="77777777" w:rsidR="00C10376" w:rsidRPr="00C35BC5" w:rsidRDefault="00C10376" w:rsidP="005C295B">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E0D7ABB" w14:textId="77777777" w:rsidR="00C10376" w:rsidRPr="00C35BC5" w:rsidRDefault="00C10376" w:rsidP="005C295B">
            <w:pPr>
              <w:pStyle w:val="table"/>
              <w:tabs>
                <w:tab w:val="decimal" w:pos="445"/>
              </w:tabs>
            </w:pPr>
            <w:r w:rsidRPr="00C35BC5">
              <w:t>1</w:t>
            </w:r>
          </w:p>
        </w:tc>
      </w:tr>
      <w:tr w:rsidR="00C10376" w:rsidRPr="00C35BC5" w14:paraId="350201AB"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D6237FB" w14:textId="77777777" w:rsidR="00C10376" w:rsidRPr="00C35BC5" w:rsidRDefault="00C10376" w:rsidP="005C295B">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C0A5F96" w14:textId="77777777" w:rsidR="00C10376" w:rsidRPr="00C35BC5" w:rsidRDefault="00C10376" w:rsidP="005C295B">
            <w:pPr>
              <w:pStyle w:val="table"/>
              <w:tabs>
                <w:tab w:val="decimal" w:pos="445"/>
              </w:tabs>
            </w:pPr>
            <w:r w:rsidRPr="00C35BC5">
              <w:t>1</w:t>
            </w:r>
          </w:p>
        </w:tc>
      </w:tr>
    </w:tbl>
    <w:p w14:paraId="13787360" w14:textId="77777777" w:rsidR="00C10376" w:rsidRPr="00C00608" w:rsidRDefault="00C10376" w:rsidP="00C10376">
      <w:pPr>
        <w:ind w:firstLine="0"/>
      </w:pPr>
    </w:p>
    <w:p w14:paraId="460622AD" w14:textId="0C3EAB61" w:rsidR="00F66967" w:rsidRDefault="00F66967" w:rsidP="00F1010E">
      <w:pPr>
        <w:pStyle w:val="Heading2"/>
      </w:pPr>
      <w:r>
        <w:t>Journal policies</w:t>
      </w:r>
    </w:p>
    <w:p w14:paraId="6FA1B584" w14:textId="5B207641" w:rsidR="00772B40" w:rsidRDefault="003D77E9" w:rsidP="00990128">
      <w:r>
        <w:t xml:space="preserve">Interestingly, three of the top four journals have data sharing policies that require data sharing. </w:t>
      </w:r>
      <w:r w:rsidRPr="003D77E9">
        <w:t xml:space="preserve">The Psychological Record requires data sharing except in circumstances that must be justified at </w:t>
      </w:r>
      <w:r w:rsidR="00114F99">
        <w:t xml:space="preserve">the </w:t>
      </w:r>
      <w:r w:rsidRPr="003D77E9">
        <w:t xml:space="preserve">time of submission: “A submission to the journal implies that materials described in the manuscript, including all relevant raw data, will be freely available to any researcher wishing to use them for non-commercial purposes, without breaching participant confidentiality… All original research must include a </w:t>
      </w:r>
      <w:r w:rsidR="00AA5103">
        <w:t>Data Availability Statement</w:t>
      </w:r>
      <w:r w:rsidRPr="003D77E9">
        <w:t>.”</w:t>
      </w:r>
      <w:r>
        <w:t xml:space="preserve"> </w:t>
      </w:r>
      <w:r>
        <w:fldChar w:fldCharType="begin"/>
      </w:r>
      <w:r>
        <w:instrText xml:space="preserve"> ADDIN ZOTERO_ITEM CSL_CITATION {"citationID":"Bwyn7xdV","properties":{"formattedCitation":"(The Psychological Record, 2023)","plainCitation":"(The Psychological Record, 2023)","noteIndex":0},"citationItems":[{"id":17071,"uris":["http://zotero.org/users/1687755/items/TGGGQMEZ"],"itemData":{"id":17071,"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00F508EC">
        <w:t xml:space="preserve">The </w:t>
      </w:r>
      <w:r w:rsidRPr="003D77E9">
        <w:t>International Journal of Psychology &amp; Psychological Therapy does not have a data sharing policy</w:t>
      </w:r>
      <w:r>
        <w:t xml:space="preserve"> </w:t>
      </w:r>
      <w:r>
        <w:fldChar w:fldCharType="begin"/>
      </w:r>
      <w:r>
        <w:instrText xml:space="preserve"> ADDIN ZOTERO_ITEM CSL_CITATION {"citationID":"Y4uVcvAk","properties":{"formattedCitation":"(International Journal of Psychology and Psychological Therapy, 2023)","plainCitation":"(International Journal of Psychology and Psychological Therapy, 2023)","noteIndex":0},"citationItems":[{"id":17073,"uris":["http://zotero.org/users/1687755/items/DXB98YFY"],"itemData":{"id":17073,"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 xml:space="preserve">Journal of Contextual Behavioral Science requires data sharing except in circumstances that must be justified at </w:t>
      </w:r>
      <w:r w:rsidR="005C77CA">
        <w:t xml:space="preserve">the </w:t>
      </w:r>
      <w:r w:rsidRPr="003D77E9">
        <w:t>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instrText xml:space="preserve"> ADDIN ZOTERO_ITEM CSL_CITATION {"citationID":"1T1LX1Zf","properties":{"formattedCitation":"(Journal of Contextual Behavioral Science, 2023)","plainCitation":"(Journal of Contextual Behavioral Science, 2023)","noteIndex":0},"citationItems":[{"id":17075,"uris":["http://zotero.org/users/1687755/items/D44EMJYR"],"itemData":{"id":17075,"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 xml:space="preserve">requires data sharing except in circumstances that must be justified at </w:t>
      </w:r>
      <w:r w:rsidR="005C77CA">
        <w:t xml:space="preserve">the </w:t>
      </w:r>
      <w:r w:rsidRPr="003D77E9">
        <w:t>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instrText xml:space="preserve"> ADDIN ZOTERO_ITEM CSL_CITATION {"citationID":"nrFghl2p","properties":{"formattedCitation":"(Frontiers, 2023)","plainCitation":"(Frontiers, 2023)","noteIndex":0},"citationItems":[{"id":17076,"uris":["http://zotero.org/users/1687755/items/2E8RXIBH"],"itemData":{"id":17076,"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3EF21238" w14:textId="5B0CC595" w:rsidR="00AB2FFF" w:rsidRDefault="00AB2FFF" w:rsidP="00AB2FFF">
      <w:pPr>
        <w:pStyle w:val="Heading2"/>
      </w:pPr>
      <w:r>
        <w:t xml:space="preserve">Prevalence of </w:t>
      </w:r>
      <w:r w:rsidR="00AA5103">
        <w:t>D</w:t>
      </w:r>
      <w:r>
        <w:t xml:space="preserve">ata </w:t>
      </w:r>
      <w:r w:rsidR="00AA5103">
        <w:t>A</w:t>
      </w:r>
      <w:r>
        <w:t xml:space="preserve">vailability </w:t>
      </w:r>
      <w:r w:rsidR="00AA5103">
        <w:t>S</w:t>
      </w:r>
      <w:r>
        <w:t>tatements</w:t>
      </w:r>
    </w:p>
    <w:p w14:paraId="0C4B4711" w14:textId="1442BE4E" w:rsidR="00AB2FFF" w:rsidRDefault="00AB2FFF" w:rsidP="00AB2FFF">
      <w:r>
        <w:t>Of the 52 articles, 21 (4</w:t>
      </w:r>
      <w:r w:rsidR="00EC5183">
        <w:t>2.3</w:t>
      </w:r>
      <w:r>
        <w:t xml:space="preserve">%) contained a data sharing statement. Encouragingly, the proportion of articles increased from 0% in 2018 to 100% in 2022 (see Figure 1). It is worth noting that it is difficult to define a precise date when these policies came into effect. For example, from speaking </w:t>
      </w:r>
      <w:r w:rsidR="00A40519">
        <w:t xml:space="preserve">to </w:t>
      </w:r>
      <w:r>
        <w:t>the editor of JCBS, these policies were progressively rolled out through the different levels of the journal’s article</w:t>
      </w:r>
      <w:r w:rsidR="00A40519">
        <w:t>-</w:t>
      </w:r>
      <w:r>
        <w:t xml:space="preserve">handling processes over time. Regardless, results demonstrate that data sharing statements have moved from absent to ubiquitous </w:t>
      </w:r>
      <w:r w:rsidR="002143D1">
        <w:t>over</w:t>
      </w:r>
      <w:r>
        <w:t xml:space="preserve"> these years. </w:t>
      </w:r>
    </w:p>
    <w:p w14:paraId="20F71419" w14:textId="77777777" w:rsidR="009B63CF" w:rsidRDefault="009B63CF" w:rsidP="009B63CF">
      <w:pPr>
        <w:ind w:firstLine="0"/>
      </w:pPr>
    </w:p>
    <w:p w14:paraId="046DB993" w14:textId="77777777" w:rsidR="009B63CF" w:rsidRPr="00664F28" w:rsidRDefault="009B63CF" w:rsidP="009B63CF">
      <w:pPr>
        <w:pStyle w:val="figureandtablename"/>
      </w:pPr>
      <w:r w:rsidRPr="00664F28">
        <w:rPr>
          <w:b/>
          <w:bCs/>
        </w:rPr>
        <w:t>Figure 1.</w:t>
      </w:r>
      <w:r w:rsidRPr="00664F28">
        <w:t xml:space="preserve"> Percent of articles reporting a </w:t>
      </w:r>
      <w:r>
        <w:t>Data Availability Statements</w:t>
      </w:r>
      <w:r w:rsidRPr="00664F28">
        <w:t xml:space="preserve"> </w:t>
      </w:r>
      <w:r>
        <w:t>by</w:t>
      </w:r>
      <w:r w:rsidRPr="00664F28">
        <w:t xml:space="preserve"> year.</w:t>
      </w:r>
    </w:p>
    <w:p w14:paraId="0074E0D2" w14:textId="77777777" w:rsidR="009B63CF" w:rsidRDefault="009B63CF" w:rsidP="009B63CF">
      <w:pPr>
        <w:ind w:firstLine="0"/>
      </w:pPr>
      <w:r>
        <w:rPr>
          <w:noProof/>
        </w:rPr>
        <w:drawing>
          <wp:inline distT="0" distB="0" distL="0" distR="0" wp14:anchorId="4F53DD83" wp14:editId="5F65C5BD">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1C22F716" w14:textId="77777777" w:rsidR="009B63CF" w:rsidRDefault="009B63CF" w:rsidP="009B63CF">
      <w:pPr>
        <w:ind w:firstLine="0"/>
      </w:pPr>
    </w:p>
    <w:p w14:paraId="201DA6F6" w14:textId="10AC4184" w:rsidR="002B6AEC" w:rsidRPr="003D77E9" w:rsidRDefault="00EA27FA" w:rsidP="00F1010E">
      <w:pPr>
        <w:pStyle w:val="Heading2"/>
      </w:pPr>
      <w:r>
        <w:t>Prevalence of d</w:t>
      </w:r>
      <w:r w:rsidR="002B6AEC">
        <w:t xml:space="preserve">ata sharing </w:t>
      </w:r>
      <w:r>
        <w:t>upon request</w:t>
      </w:r>
    </w:p>
    <w:p w14:paraId="60FE087E" w14:textId="68AD7A77" w:rsidR="00B43F88" w:rsidRDefault="00E00BFF" w:rsidP="00F1010E">
      <w:r>
        <w:t xml:space="preserve">I </w:t>
      </w:r>
      <w:r w:rsidR="000B6F94">
        <w:t>sent</w:t>
      </w:r>
      <w:r w:rsidR="0051504C">
        <w:t xml:space="preserve"> a data </w:t>
      </w:r>
      <w:r w:rsidR="0097747F">
        <w:t xml:space="preserve">sharing </w:t>
      </w:r>
      <w:r w:rsidR="0051504C">
        <w:t xml:space="preserve">request to </w:t>
      </w:r>
      <w:r w:rsidR="00204C26">
        <w:t xml:space="preserve">the </w:t>
      </w:r>
      <w:r w:rsidR="00B43F88">
        <w:t xml:space="preserve">authors of every article </w:t>
      </w:r>
      <w:r w:rsidR="0051504C">
        <w:t>via email</w:t>
      </w:r>
      <w:r w:rsidR="00E91A6C">
        <w:t xml:space="preserve">. </w:t>
      </w:r>
      <w:r w:rsidR="00705A51">
        <w:t>A copy of the email can be found in the supplementary materials (</w:t>
      </w:r>
      <w:hyperlink r:id="rId14" w:history="1">
        <w:r w:rsidR="002D05C7" w:rsidRPr="002D05C7">
          <w:rPr>
            <w:rStyle w:val="Hyperlink"/>
          </w:rPr>
          <w:t>osf.io/</w:t>
        </w:r>
        <w:proofErr w:type="spellStart"/>
        <w:r w:rsidR="002D05C7" w:rsidRPr="002D05C7">
          <w:rPr>
            <w:rStyle w:val="Hyperlink"/>
          </w:rPr>
          <w:t>aetpq</w:t>
        </w:r>
        <w:proofErr w:type="spellEnd"/>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6181266" w14:textId="57545B25" w:rsidR="00705A51" w:rsidRDefault="00283F25" w:rsidP="00F1010E">
      <w:r>
        <w:t>In some cases, authors replied that they could not allow data to be made public, in which cases I replied that I was also willing to obtain the data and not make it public. I also noted that I was willing to sign any data sharing agreements that authors felt were necessary.</w:t>
      </w:r>
      <w:r w:rsidR="00C252AA">
        <w:t xml:space="preserve"> The strategy was therefore to request data to make it openly available in the first instance, and to request it be shared with me but not made public as a fallback option.</w:t>
      </w:r>
    </w:p>
    <w:p w14:paraId="69A622C8" w14:textId="55B407B4" w:rsidR="004A4C03" w:rsidRDefault="00147652" w:rsidP="004A4C03">
      <w:r>
        <w:t>In the first instance</w:t>
      </w:r>
      <w:r w:rsidR="001E08B6">
        <w:t>,</w:t>
      </w:r>
      <w:r>
        <w:t xml:space="preserve"> I attempted to contact the corresponding author using the email listed in the published article. If I did not receive a response offering to share the data, I then contacted the apparent senior author. If I again did not receive a response, I contacted other authors starting with the senior author. In many cases, authors instructed me to speak to other co-authors to obtain the data. This was therefore a highly iterative process of sending email request</w:t>
      </w:r>
      <w:r w:rsidR="00626903">
        <w:t>s</w:t>
      </w:r>
      <w:r>
        <w:t>. At least two co-authors of every article were contacted.</w:t>
      </w:r>
    </w:p>
    <w:p w14:paraId="5DF049A7" w14:textId="3FA50F0B" w:rsidR="00147652" w:rsidRDefault="00147652" w:rsidP="00F02454">
      <w:r>
        <w:t xml:space="preserve">In order to define a study endpoint, results were finalised 60 days after sending the first email to each author. This number was based on previous work by </w:t>
      </w:r>
      <w:r>
        <w:rPr>
          <w:noProof/>
        </w:rPr>
        <w:t xml:space="preserve">Tedersoo and colleagues </w:t>
      </w:r>
      <w:r>
        <w:rPr>
          <w:noProof/>
        </w:rPr>
        <w:fldChar w:fldCharType="begin"/>
      </w:r>
      <w:r>
        <w:rPr>
          <w:noProof/>
        </w:rPr>
        <w:instrText xml:space="preserve"> ADDIN ZOTERO_ITEM CSL_CITATION {"citationID":"5PRzdBCt","properties":{"formattedCitation":"(2021)","plainCitation":"(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t>
      </w:r>
      <w:r w:rsidR="001C23CF">
        <w:rPr>
          <w:noProof/>
        </w:rPr>
        <w:t>and</w:t>
      </w:r>
      <w:r>
        <w:rPr>
          <w:noProof/>
        </w:rPr>
        <w:t xml:space="preserve"> the probability of data being shared per day of waiting </w:t>
      </w:r>
      <w:r w:rsidR="00D603D6">
        <w:rPr>
          <w:noProof/>
        </w:rPr>
        <w:t>falls</w:t>
      </w:r>
      <w:r>
        <w:rPr>
          <w:noProof/>
        </w:rPr>
        <w:t xml:space="preserve"> rapidly over time (50% within 15 days, c.85% within 30 days, c.97% within 60 days). </w:t>
      </w:r>
    </w:p>
    <w:p w14:paraId="3622845D" w14:textId="1ABD01B4" w:rsidR="00A47396" w:rsidRDefault="00D81AFB" w:rsidP="00F1010E">
      <w:r>
        <w:t>Aggregating results across all co-authors of each article, I received a reply to my email</w:t>
      </w:r>
      <w:r w:rsidR="001564B0">
        <w:t>(s)</w:t>
      </w:r>
      <w:r>
        <w:t xml:space="preserve"> in </w:t>
      </w:r>
      <w:r w:rsidR="00394E88">
        <w:t>82.7</w:t>
      </w:r>
      <w:r w:rsidR="00A47396">
        <w:t>%</w:t>
      </w:r>
      <w:r>
        <w:t xml:space="preserve"> of cases (</w:t>
      </w:r>
      <w:r w:rsidR="002A202F">
        <w:t>43</w:t>
      </w:r>
      <w:r>
        <w:t xml:space="preserve"> articles). </w:t>
      </w:r>
      <w:r w:rsidR="003E7F14">
        <w:t xml:space="preserve">Authors reported being able and willing to share their data in </w:t>
      </w:r>
      <w:r w:rsidR="00EC5183">
        <w:t>42.3</w:t>
      </w:r>
      <w:r w:rsidR="003E7F14">
        <w:t>% of cases (</w:t>
      </w:r>
      <w:r w:rsidR="00EC5183">
        <w:t>22</w:t>
      </w:r>
      <w:r w:rsidR="003E7F14">
        <w:t xml:space="preserve"> </w:t>
      </w:r>
      <w:r w:rsidR="003E7F14">
        <w:lastRenderedPageBreak/>
        <w:t xml:space="preserve">articles). Authors actually shared their data in </w:t>
      </w:r>
      <w:r w:rsidR="00EC5183">
        <w:t>2</w:t>
      </w:r>
      <w:r w:rsidR="00CE35E9">
        <w:t>6.9</w:t>
      </w:r>
      <w:r w:rsidR="00A47396">
        <w:t>%</w:t>
      </w:r>
      <w:r w:rsidR="003E7F14">
        <w:t xml:space="preserve"> of cases (</w:t>
      </w:r>
      <w:r w:rsidR="00EC5183">
        <w:t>1</w:t>
      </w:r>
      <w:r w:rsidR="00CE35E9">
        <w:t>4</w:t>
      </w:r>
      <w:r w:rsidR="003E7F14">
        <w:t xml:space="preserve"> articles). </w:t>
      </w:r>
    </w:p>
    <w:p w14:paraId="118A9312" w14:textId="77777777" w:rsidR="006B2ECC" w:rsidRDefault="006B2ECC" w:rsidP="006B2ECC">
      <w:pPr>
        <w:ind w:firstLine="0"/>
      </w:pPr>
    </w:p>
    <w:p w14:paraId="0C38D81C" w14:textId="77777777" w:rsidR="006B2ECC" w:rsidRPr="00664F28" w:rsidRDefault="006B2ECC" w:rsidP="006B2ECC">
      <w:pPr>
        <w:pStyle w:val="figureandtablename"/>
      </w:pPr>
      <w:r w:rsidRPr="00664F28">
        <w:rPr>
          <w:b/>
          <w:bCs/>
        </w:rPr>
        <w:t xml:space="preserve">Figure </w:t>
      </w:r>
      <w:r>
        <w:rPr>
          <w:b/>
          <w:bCs/>
        </w:rPr>
        <w:t>2</w:t>
      </w:r>
      <w:r w:rsidRPr="00664F28">
        <w:rPr>
          <w:b/>
          <w:bCs/>
        </w:rPr>
        <w:t>.</w:t>
      </w:r>
      <w:r w:rsidRPr="00664F28">
        <w:t xml:space="preserve"> Percent of articles </w:t>
      </w:r>
      <w:r>
        <w:t>sharing data upon request</w:t>
      </w:r>
      <w:r w:rsidRPr="00664F28">
        <w:t xml:space="preserve"> </w:t>
      </w:r>
      <w:r>
        <w:t>by</w:t>
      </w:r>
      <w:r w:rsidRPr="00664F28">
        <w:t xml:space="preserve"> year</w:t>
      </w:r>
      <w:r>
        <w:t xml:space="preserve"> of publication</w:t>
      </w:r>
      <w:r w:rsidRPr="00664F28">
        <w:t>.</w:t>
      </w:r>
    </w:p>
    <w:p w14:paraId="7BC750FB" w14:textId="7203C74E" w:rsidR="006B2ECC" w:rsidRDefault="001A739A" w:rsidP="006B2ECC">
      <w:pPr>
        <w:ind w:firstLine="0"/>
      </w:pPr>
      <w:r>
        <w:rPr>
          <w:noProof/>
          <w14:ligatures w14:val="standardContextual"/>
        </w:rPr>
        <w:drawing>
          <wp:inline distT="0" distB="0" distL="0" distR="0" wp14:anchorId="1601E5D0" wp14:editId="4D4C8462">
            <wp:extent cx="2743835" cy="1906905"/>
            <wp:effectExtent l="0" t="0" r="0" b="0"/>
            <wp:docPr id="152044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440358" name="Picture 152044035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835" cy="1906905"/>
                    </a:xfrm>
                    <a:prstGeom prst="rect">
                      <a:avLst/>
                    </a:prstGeom>
                  </pic:spPr>
                </pic:pic>
              </a:graphicData>
            </a:graphic>
          </wp:inline>
        </w:drawing>
      </w:r>
    </w:p>
    <w:p w14:paraId="0A9DC9C1" w14:textId="77777777" w:rsidR="006B2ECC" w:rsidRDefault="006B2ECC" w:rsidP="00B07406">
      <w:pPr>
        <w:pStyle w:val="Heading2"/>
      </w:pPr>
    </w:p>
    <w:p w14:paraId="2B3E30ED" w14:textId="3C376BEA" w:rsidR="006B2ECC" w:rsidRPr="006B2ECC" w:rsidRDefault="006B2ECC" w:rsidP="006B2ECC">
      <w:r>
        <w:t xml:space="preserve">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w:t>
      </w:r>
      <w:r w:rsidR="001A739A">
        <w:t>previous work has found that data availability decreases over time</w:t>
      </w:r>
      <w:r w:rsidR="0082674F">
        <w:t xml:space="preserve">, with a half-life of between 6 and 9 years </w:t>
      </w:r>
      <w:r w:rsidR="0082674F">
        <w:fldChar w:fldCharType="begin"/>
      </w:r>
      <w:r w:rsidR="0082674F">
        <w:instrText xml:space="preserve"> ADDIN ZOTERO_ITEM CSL_CITATION {"citationID":"V7MJTSwE","properties":{"formattedCitation":"(Minocher et al., 2021)","plainCitation":"(Minocher et al., 2021)","noteIndex":0},"citationItems":[{"id":17648,"uris":["http://zotero.org/groups/2510878/items/N9BNQH4G"],"itemData":{"id":17648,"type":"article-journal","abstract":"Reproducibility is integral to science, but difficult to achieve. Previous research has quantified low rates of data availability and results reproducibility across the biological and behavioural sciences. Here, we surveyed 560 empirical publications, published between 1955 and 2018 in the social learning literature, a research topic that spans animal behaviour, behavioural ecology, cultural evolution and evolutionary psychology. Data were recoverable online or through direct data requests for 30% of this sample. Data recovery declines exponentially with time since publication, halving every 6 years, and up to every 9 years for human experimental data. When data for a publication can be recovered, we estimate a high probability of subsequent data usability (87%), analytical clarity (97%) and agreement of published results with reproduced findings (96%). This corresponds to an overall rate of recovering data and reproducing results of 23%, largely driven by the unavailability or incompleteness of data. We thus outline clear measures to improve the reproducibility of research on the ecology and evolution of social behaviour.","container-title":"Royal Society Open Science","DOI":"10.1098/rsos.210450","issue":"9","note":"publisher: Royal Society","page":"210450","source":"royalsocietypublishing.org (Atypon)","title":"Estimating the reproducibility of social learning research published between 1955 and 2018","volume":"8","author":[{"family":"Minocher","given":"Riana"},{"family":"Atmaca","given":"Silke"},{"family":"Bavero","given":"Claudia"},{"family":"McElreath","given":"Richard"},{"family":"Beheim","given":"Bret"}],"issued":{"date-parts":[["2021",9,15]]}}}],"schema":"https://github.com/citation-style-language/schema/raw/master/csl-citation.json"} </w:instrText>
      </w:r>
      <w:r w:rsidR="0082674F">
        <w:fldChar w:fldCharType="separate"/>
      </w:r>
      <w:r w:rsidR="0082674F">
        <w:rPr>
          <w:noProof/>
        </w:rPr>
        <w:t>(Minocher et al., 2021)</w:t>
      </w:r>
      <w:r w:rsidR="0082674F">
        <w:fldChar w:fldCharType="end"/>
      </w:r>
      <w:r>
        <w:t>.</w:t>
      </w:r>
    </w:p>
    <w:p w14:paraId="14C1E406" w14:textId="77777777" w:rsidR="00B02C5D" w:rsidRDefault="00B02C5D" w:rsidP="00B07406">
      <w:pPr>
        <w:pStyle w:val="Heading2"/>
      </w:pPr>
    </w:p>
    <w:p w14:paraId="020ECFB0" w14:textId="77777777" w:rsidR="00B02C5D" w:rsidRDefault="00B02C5D" w:rsidP="00B07406">
      <w:pPr>
        <w:pStyle w:val="Heading2"/>
      </w:pPr>
    </w:p>
    <w:p w14:paraId="01BAAC05" w14:textId="6D55724C" w:rsidR="00B07406" w:rsidRDefault="00B07406" w:rsidP="00B07406">
      <w:pPr>
        <w:pStyle w:val="Heading2"/>
      </w:pPr>
      <w:r>
        <w:t xml:space="preserve">Relationship between </w:t>
      </w:r>
      <w:r w:rsidR="00DF5CAA">
        <w:t xml:space="preserve">promissory </w:t>
      </w:r>
      <w:r>
        <w:t>Data Availability Statements and actual data sharing</w:t>
      </w:r>
    </w:p>
    <w:p w14:paraId="36C32398" w14:textId="799A9EC0" w:rsidR="004968FB" w:rsidRDefault="004968FB" w:rsidP="004968FB">
      <w:r>
        <w:t xml:space="preserve">It is useful to consider data sharing in the subsets of different types of Data Availability Statements. I make a distinction between </w:t>
      </w:r>
      <w:r w:rsidR="008A3E24">
        <w:t xml:space="preserve">statements of </w:t>
      </w:r>
      <w:r>
        <w:t xml:space="preserve">actual sharing at </w:t>
      </w:r>
      <w:r w:rsidR="005C77CA">
        <w:t xml:space="preserve">the </w:t>
      </w:r>
      <w:r>
        <w:t xml:space="preserve">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 </w:t>
      </w:r>
    </w:p>
    <w:p w14:paraId="2FBC402F" w14:textId="6BAA72AB" w:rsidR="00D15724" w:rsidRDefault="00211C99" w:rsidP="00D15724">
      <w:r w:rsidRPr="00F1010E">
        <w:t>Three articles’ data sharing statements represented claims of actual data sharing</w:t>
      </w:r>
      <w:r>
        <w:t xml:space="preserve"> at </w:t>
      </w:r>
      <w:r w:rsidR="005C77CA">
        <w:t xml:space="preserve">the </w:t>
      </w:r>
      <w:r>
        <w:t>time of publication</w:t>
      </w:r>
      <w:r w:rsidRPr="00F1010E">
        <w:t>. Of those two actually provided the data (both via links to the Open Science Framework or ResearchGate). One article stated that “All</w:t>
      </w:r>
      <w:r w:rsidRPr="005F130E">
        <w:t xml:space="preserve"> data generated or analysed during this study are included in this article and its supplementary information files</w:t>
      </w:r>
      <w:r>
        <w:t xml:space="preserve">”. However, no such supplementary materials were available on the journal’s website. </w:t>
      </w:r>
      <w:r w:rsidR="00D15724">
        <w:t xml:space="preserve">66.7% of articles with data sharing statements implying actual data sharing at </w:t>
      </w:r>
      <w:r w:rsidR="005C77CA">
        <w:t xml:space="preserve">the </w:t>
      </w:r>
      <w:r w:rsidR="00D15724">
        <w:t>time of publication shared data without the need to contact the authors.</w:t>
      </w:r>
    </w:p>
    <w:p w14:paraId="7F65488A" w14:textId="0AAA0B7B" w:rsidR="0086488B" w:rsidRDefault="0086488B" w:rsidP="001B4526">
      <w:r>
        <w:t xml:space="preserve">Of the </w:t>
      </w:r>
      <w:r w:rsidRPr="00471F72">
        <w:t>3</w:t>
      </w:r>
      <w:r>
        <w:t>1 articles without a Data Availability Statement, 8 shared data upon request (</w:t>
      </w:r>
      <w:r w:rsidRPr="00471F72">
        <w:t>2</w:t>
      </w:r>
      <w:r>
        <w:t xml:space="preserve">5.8%). Of the </w:t>
      </w:r>
      <w:r>
        <w:t xml:space="preserve">18 articles with a promissory Data Availability Statement, 3 shared data upon request (16.7%). A Chi-squared test suggested that the presence of a Data Availability Statement was not associated with a higher rate of actual data sharing upon request, </w:t>
      </w:r>
      <w:r w:rsidRPr="0092721D">
        <w:t>χ</w:t>
      </w:r>
      <w:r>
        <w:t xml:space="preserve">(1) = 0.35, </w:t>
      </w:r>
      <w:r w:rsidRPr="0092721D">
        <w:rPr>
          <w:i/>
          <w:iCs/>
        </w:rPr>
        <w:t>p</w:t>
      </w:r>
      <w:r>
        <w:t xml:space="preserve"> = </w:t>
      </w:r>
      <w:r w:rsidRPr="0092721D">
        <w:t>.</w:t>
      </w:r>
      <w:r>
        <w:t>55.</w:t>
      </w:r>
    </w:p>
    <w:p w14:paraId="46D83A33" w14:textId="2EF879C1" w:rsidR="00D4760B" w:rsidRDefault="002E11CA" w:rsidP="00F1010E">
      <w:pPr>
        <w:pStyle w:val="Heading2"/>
      </w:pPr>
      <w:r>
        <w:t>Impediments to data sharing</w:t>
      </w:r>
    </w:p>
    <w:p w14:paraId="3C3A890B" w14:textId="03FD2E62" w:rsidR="001A5E14" w:rsidRDefault="001A5E14" w:rsidP="00F1010E">
      <w:r>
        <w:t xml:space="preserve">This section contains some slightly more qualitative reflections </w:t>
      </w:r>
      <w:r w:rsidR="008C08E1">
        <w:t xml:space="preserve">on the </w:t>
      </w:r>
      <w:r>
        <w:t xml:space="preserve">replies that I received and the </w:t>
      </w:r>
      <w:r w:rsidR="00C61F1A">
        <w:t xml:space="preserve">insights they provide into impediments to </w:t>
      </w:r>
      <w:r>
        <w:t>data sharing.</w:t>
      </w:r>
    </w:p>
    <w:p w14:paraId="594CC379" w14:textId="77E02022" w:rsidR="000117D5" w:rsidRDefault="001A5E14" w:rsidP="00F1010E">
      <w:r w:rsidRPr="00055FBA">
        <w:rPr>
          <w:b/>
          <w:bCs/>
        </w:rPr>
        <w:t>It is often not possible to correspond with corresponding authors.</w:t>
      </w:r>
      <w:r>
        <w:t xml:space="preserve"> </w:t>
      </w:r>
      <w:r w:rsidR="00A5380D">
        <w:t xml:space="preserve">Some </w:t>
      </w:r>
      <w:r w:rsidR="00E57D59">
        <w:t xml:space="preserve">corresponding </w:t>
      </w:r>
      <w:r w:rsidR="00A5380D">
        <w:t xml:space="preserve">authors were simply impossible to </w:t>
      </w:r>
      <w:r w:rsidR="00491B80">
        <w:t>find working contact details for</w:t>
      </w:r>
      <w:r w:rsidR="00A5380D">
        <w:t xml:space="preserve">: the email addresses listed in </w:t>
      </w:r>
      <w:r w:rsidR="001564B0">
        <w:t xml:space="preserve">the </w:t>
      </w:r>
      <w:r w:rsidR="00A5380D">
        <w:t>article did not work</w:t>
      </w:r>
      <w:r w:rsidR="00445BF5">
        <w:t xml:space="preserve">, </w:t>
      </w:r>
      <w:r w:rsidR="001564B0">
        <w:t xml:space="preserve">and </w:t>
      </w:r>
      <w:r w:rsidR="00A5380D">
        <w:t>no up</w:t>
      </w:r>
      <w:r w:rsidR="00E97824">
        <w:t>-</w:t>
      </w:r>
      <w:r w:rsidR="00A5380D">
        <w:t>to</w:t>
      </w:r>
      <w:r w:rsidR="00E97824">
        <w:t>-</w:t>
      </w:r>
      <w:r w:rsidR="00A5380D">
        <w:t>date details could be found online, from contacting their collaborators, or scouring social media.</w:t>
      </w:r>
      <w:r w:rsidR="000117D5">
        <w:t xml:space="preserve"> </w:t>
      </w:r>
      <w:r w:rsidR="00A46E69">
        <w:t>Worryingly, t</w:t>
      </w:r>
      <w:r w:rsidR="000117D5">
        <w:t xml:space="preserve">his included authors of articles published within the last calendar year (2022). </w:t>
      </w:r>
    </w:p>
    <w:p w14:paraId="2AE53509" w14:textId="36B66D5A" w:rsidR="00891592" w:rsidRDefault="000E7322" w:rsidP="00F1010E">
      <w:r>
        <w:t>In their replies to the data sharing request, m</w:t>
      </w:r>
      <w:r w:rsidR="00891592">
        <w:t xml:space="preserve">ultiple authors </w:t>
      </w:r>
      <w:r>
        <w:t xml:space="preserve">stated to </w:t>
      </w:r>
      <w:r w:rsidR="00891592">
        <w:t>that they were on maternity leav</w:t>
      </w:r>
      <w:r w:rsidR="00C03B33">
        <w:t>e</w:t>
      </w:r>
      <w:r>
        <w:t xml:space="preserve"> </w:t>
      </w:r>
      <w:r w:rsidR="00891592">
        <w:t xml:space="preserve">or were retired. Both are </w:t>
      </w:r>
      <w:r w:rsidR="00D966F1">
        <w:t>reasonable</w:t>
      </w:r>
      <w:r w:rsidR="00891592">
        <w:t xml:space="preserve"> </w:t>
      </w:r>
      <w:r w:rsidR="009A73D0">
        <w:t xml:space="preserve">and common </w:t>
      </w:r>
      <w:r w:rsidR="00891592">
        <w:t>circumstances, however</w:t>
      </w:r>
      <w:r w:rsidR="00E6754A">
        <w:t>,</w:t>
      </w:r>
      <w:r w:rsidR="00891592">
        <w:t xml:space="preserve"> both situations highlight ways in which promissory data sharing </w:t>
      </w:r>
      <w:r w:rsidR="00A47F36">
        <w:t xml:space="preserve">is ineffective due to </w:t>
      </w:r>
      <w:r w:rsidR="00B6529C">
        <w:t>extremely</w:t>
      </w:r>
      <w:r w:rsidR="00A47F36">
        <w:t xml:space="preserve"> </w:t>
      </w:r>
      <w:r w:rsidR="00F954C4">
        <w:t>foreseeable</w:t>
      </w:r>
      <w:r w:rsidR="00891592">
        <w:t xml:space="preserve"> circumstances</w:t>
      </w:r>
      <w:r w:rsidR="00A47F36">
        <w:t xml:space="preserve">. </w:t>
      </w:r>
      <w:r w:rsidR="00D433E4">
        <w:t>Similarly foreseeable circumstances include researchers moving between institutions</w:t>
      </w:r>
      <w:r w:rsidR="00E97824">
        <w:t xml:space="preserve"> and</w:t>
      </w:r>
      <w:r w:rsidR="00D433E4">
        <w:t xml:space="preserve"> leaving academia for other careers. W</w:t>
      </w:r>
      <w:r w:rsidR="00E14CDF">
        <w:t xml:space="preserve">hereas academics </w:t>
      </w:r>
      <w:r w:rsidR="009A73D0">
        <w:t xml:space="preserve">typically </w:t>
      </w:r>
      <w:r w:rsidR="00E14CDF">
        <w:t xml:space="preserve">put plans in place to cover their research and teaching duties while on leave, less attention </w:t>
      </w:r>
      <w:r w:rsidR="000606F8">
        <w:t xml:space="preserve">may be paid to </w:t>
      </w:r>
      <w:r w:rsidR="00E14CDF">
        <w:t xml:space="preserve">handing over responsibility for data availability. </w:t>
      </w:r>
    </w:p>
    <w:p w14:paraId="052BBBC6" w14:textId="41C4A2EA" w:rsidR="003B41AB" w:rsidRPr="00B23B75" w:rsidRDefault="003B41AB" w:rsidP="003B41AB">
      <w:r w:rsidRPr="00B23B75">
        <w:t xml:space="preserve">Some authors were initially responsive to my email and stated that I should instead contact </w:t>
      </w:r>
      <w:r w:rsidR="005D1305">
        <w:t>a different</w:t>
      </w:r>
      <w:r w:rsidRPr="00B23B75">
        <w:t xml:space="preserve"> author </w:t>
      </w:r>
      <w:r w:rsidR="00890177">
        <w:t xml:space="preserve">for access to the data. However, in many cases, I could not find contact details for these other authors. When I requested contact details from the initially responsible author, they were often not forthcoming. </w:t>
      </w:r>
      <w:r w:rsidRPr="00B23B75">
        <w:t xml:space="preserve">Data ‘available upon request’ </w:t>
      </w:r>
      <w:r>
        <w:t xml:space="preserve">policies therefore </w:t>
      </w:r>
      <w:r w:rsidRPr="00B23B75">
        <w:t xml:space="preserve">leave us </w:t>
      </w:r>
      <w:r>
        <w:t xml:space="preserve">not </w:t>
      </w:r>
      <w:r w:rsidR="00E37E49">
        <w:t xml:space="preserve">only </w:t>
      </w:r>
      <w:r w:rsidRPr="00B23B75">
        <w:t xml:space="preserve">at the whim of authors’ willingness to share data but </w:t>
      </w:r>
      <w:r>
        <w:t xml:space="preserve">also their willingness to share more </w:t>
      </w:r>
      <w:r w:rsidR="00006635">
        <w:t>basic</w:t>
      </w:r>
      <w:r>
        <w:t xml:space="preserve"> details such as who has the data and how they can be contacted. </w:t>
      </w:r>
    </w:p>
    <w:p w14:paraId="4CC463DF" w14:textId="47CFBF63" w:rsidR="00055FBA" w:rsidRDefault="00055FBA" w:rsidP="00F1010E">
      <w:r>
        <w:t xml:space="preserve">Reasonable steps should be made to be able to ensure that we can in fact correspond with a corresponding author. For example, </w:t>
      </w:r>
      <w:r w:rsidR="00D55AEA">
        <w:t xml:space="preserve">the </w:t>
      </w:r>
      <w:r>
        <w:t xml:space="preserve">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 xml:space="preserve">come with being </w:t>
      </w:r>
      <w:r w:rsidR="009C2B91">
        <w:t xml:space="preserve">the </w:t>
      </w:r>
      <w:r>
        <w:t>corresponding author.</w:t>
      </w:r>
    </w:p>
    <w:p w14:paraId="4923086B" w14:textId="0571F7D6" w:rsidR="00FD144A" w:rsidRDefault="002A70B7" w:rsidP="00F1010E">
      <w:r w:rsidRPr="00055FBA">
        <w:t>The ethics of data sharing should be considered holistically</w:t>
      </w:r>
      <w:r w:rsidR="00CF6352">
        <w:t>.</w:t>
      </w:r>
      <w:r w:rsidRPr="00055FBA">
        <w:t xml:space="preserve"> </w:t>
      </w:r>
      <w:r w:rsidR="00CF6352">
        <w:t xml:space="preserve">Data sharing has ethical implications, but </w:t>
      </w:r>
      <w:r w:rsidRPr="00055FBA">
        <w:t xml:space="preserve">not sharing also has ethical and research </w:t>
      </w:r>
      <w:r w:rsidR="00D254AF" w:rsidRPr="00055FBA">
        <w:t>integrity</w:t>
      </w:r>
      <w:r w:rsidRPr="00055FBA">
        <w:t xml:space="preserve"> implications.</w:t>
      </w:r>
      <w:r>
        <w:t xml:space="preserve"> </w:t>
      </w:r>
      <w:r w:rsidR="00FD144A">
        <w:t xml:space="preserve">Some authors stated that the data could not be shared under the requested circumstances on the basis that the consent forms did not state that the data </w:t>
      </w:r>
      <w:r w:rsidR="00FD144A">
        <w:lastRenderedPageBreak/>
        <w:t>would be made public (i.e., denial on ethical grounds). In each case, I followed up with a request that it be shared</w:t>
      </w:r>
      <w:r w:rsidR="00B625DF">
        <w:t xml:space="preserve"> with me</w:t>
      </w:r>
      <w:r w:rsidR="00FD144A">
        <w:t xml:space="preserve"> privately without </w:t>
      </w:r>
      <w:r w:rsidR="00B625DF">
        <w:t xml:space="preserve">subsequently being made </w:t>
      </w:r>
      <w:r w:rsidR="00FD144A">
        <w:t xml:space="preserve">public and that I was happy to sign any necessary data sharing agreement. However, in the </w:t>
      </w:r>
      <w:r w:rsidR="00E53A60">
        <w:t>almost all</w:t>
      </w:r>
      <w:r w:rsidR="00FD144A">
        <w:t xml:space="preserve"> such cases, </w:t>
      </w:r>
      <w:r w:rsidR="00B02448">
        <w:t xml:space="preserve">these initial </w:t>
      </w:r>
      <w:r w:rsidR="00FD144A">
        <w:t xml:space="preserve">ethical </w:t>
      </w:r>
      <w:r w:rsidR="00E53A60">
        <w:t xml:space="preserve">concerns </w:t>
      </w:r>
      <w:r w:rsidR="00FD144A">
        <w:t xml:space="preserve">were </w:t>
      </w:r>
      <w:r w:rsidR="00E53A60">
        <w:t xml:space="preserve">then </w:t>
      </w:r>
      <w:r w:rsidR="00FD144A">
        <w:t>made redundant</w:t>
      </w:r>
      <w:r w:rsidR="00E53A60">
        <w:t xml:space="preserve"> when </w:t>
      </w:r>
      <w:r w:rsidR="00FD144A">
        <w:t xml:space="preserve">authors then </w:t>
      </w:r>
      <w:r w:rsidR="00E53A60">
        <w:t xml:space="preserve">either </w:t>
      </w:r>
      <w:r w:rsidR="00FD144A">
        <w:t>replied that data was in fact lost</w:t>
      </w:r>
      <w:r w:rsidR="00B02448">
        <w:t>, or the authors stopped replying</w:t>
      </w:r>
      <w:r w:rsidR="00FD144A">
        <w:t xml:space="preserve">. This may represent a selective deployment of caution: much caution placed on the ethical requirement not to share data in certain ways, and not enough on research integrity, such as ensuring that results can be independently verified and uphold </w:t>
      </w:r>
      <w:r w:rsidR="009F160B">
        <w:t xml:space="preserve">prior </w:t>
      </w:r>
      <w:r w:rsidR="00FD144A">
        <w:t>commitments to data sharing</w:t>
      </w:r>
      <w:r w:rsidR="009F160B">
        <w:t xml:space="preserve"> (e.g., to journals, funders, and professional bodies)</w:t>
      </w:r>
      <w:r w:rsidR="00FD144A">
        <w:t xml:space="preserve">. </w:t>
      </w:r>
      <w:r w:rsidR="00E22560">
        <w:t xml:space="preserve">In multiple other cases, authors agreed to draw up data sharing agreements, but then no such agreements were forthcoming several months later. In some cases, </w:t>
      </w:r>
      <w:r w:rsidR="007C3834">
        <w:t xml:space="preserve">authors may have set high </w:t>
      </w:r>
      <w:r w:rsidR="00612E0B">
        <w:t xml:space="preserve">administrative </w:t>
      </w:r>
      <w:r w:rsidR="007C3834">
        <w:t>bar</w:t>
      </w:r>
      <w:r w:rsidR="00022377">
        <w:t>s</w:t>
      </w:r>
      <w:r w:rsidR="00612E0B">
        <w:t xml:space="preserve"> that were of debatabl</w:t>
      </w:r>
      <w:r w:rsidR="00022377">
        <w:t>e</w:t>
      </w:r>
      <w:r w:rsidR="00612E0B">
        <w:t xml:space="preserve"> necessity</w:t>
      </w:r>
      <w:r w:rsidR="007C3834">
        <w:t xml:space="preserve">, such as </w:t>
      </w:r>
      <w:r w:rsidR="00612E0B">
        <w:t>the requirement</w:t>
      </w:r>
      <w:r w:rsidR="007C3834">
        <w:t xml:space="preserve"> that </w:t>
      </w:r>
      <w:r w:rsidR="00612E0B">
        <w:t xml:space="preserve">any such </w:t>
      </w:r>
      <w:r w:rsidR="007C3834">
        <w:t xml:space="preserve">data sharing agreement would need to be signed by the president of both </w:t>
      </w:r>
      <w:r w:rsidR="00912143">
        <w:t xml:space="preserve">of </w:t>
      </w:r>
      <w:r w:rsidR="007C3834">
        <w:t xml:space="preserve">our </w:t>
      </w:r>
      <w:r w:rsidR="00053969">
        <w:t xml:space="preserve">respective </w:t>
      </w:r>
      <w:r w:rsidR="007C3834">
        <w:t xml:space="preserve">universities. </w:t>
      </w:r>
    </w:p>
    <w:p w14:paraId="363070E3" w14:textId="39643E9A" w:rsidR="00891592" w:rsidRDefault="00891592"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072A1C">
        <w:t xml:space="preserve">they did have the data </w:t>
      </w:r>
      <w:r w:rsidR="00111380">
        <w:t xml:space="preserve">for multiple studies </w:t>
      </w:r>
      <w:r w:rsidR="00072A1C">
        <w:t xml:space="preserve">until </w:t>
      </w:r>
      <w:r>
        <w:t xml:space="preserve">very recently but </w:t>
      </w:r>
      <w:r w:rsidR="00072A1C">
        <w:t xml:space="preserve">they </w:t>
      </w:r>
      <w:r>
        <w:t>mistakenly wiped</w:t>
      </w:r>
      <w:r w:rsidR="00072A1C">
        <w:t xml:space="preserve"> the hard drive of the laptop on which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0F3A2F">
        <w:instrText xml:space="preserve"> ADDIN ZOTERO_ITEM CSL_CITATION {"citationID":"nf08nU1y","properties":{"formattedCitation":"(Hussey, 2022)","plainCitation":"(Hussey, 2022)","noteIndex":0},"citationItems":[{"id":15232,"uris":["http://zotero.org/users/1687755/items/8AY5SY46"],"itemData":{"id":15232,"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r w:rsidR="00E91492">
        <w:t xml:space="preserve"> </w:t>
      </w:r>
    </w:p>
    <w:p w14:paraId="124956D8" w14:textId="730D440D" w:rsidR="00DC15B4" w:rsidRDefault="00843A20" w:rsidP="00DC15B4">
      <w:r>
        <w:rPr>
          <w:b/>
          <w:bCs/>
        </w:rPr>
        <w:t>Non-adherence to</w:t>
      </w:r>
      <w:r w:rsidR="00EA6A38">
        <w:rPr>
          <w:b/>
          <w:bCs/>
        </w:rPr>
        <w:t xml:space="preserve"> </w:t>
      </w:r>
      <w:r>
        <w:rPr>
          <w:b/>
          <w:bCs/>
        </w:rPr>
        <w:t>journal data sharing policies</w:t>
      </w:r>
      <w:r w:rsidR="00EA6A38">
        <w:rPr>
          <w:b/>
          <w:bCs/>
        </w:rPr>
        <w:t>, i</w:t>
      </w:r>
      <w:r w:rsidR="00F50BDE" w:rsidRPr="00F50BDE">
        <w:rPr>
          <w:b/>
          <w:bCs/>
        </w:rPr>
        <w:t xml:space="preserve">nstitutional data </w:t>
      </w:r>
      <w:r>
        <w:rPr>
          <w:b/>
          <w:bCs/>
        </w:rPr>
        <w:t xml:space="preserve">sharing </w:t>
      </w:r>
      <w:r w:rsidR="00F50BDE" w:rsidRPr="00F50BDE">
        <w:rPr>
          <w:b/>
          <w:bCs/>
        </w:rPr>
        <w:t>policies</w:t>
      </w:r>
      <w:r w:rsidR="00EA6A38">
        <w:rPr>
          <w:b/>
          <w:bCs/>
        </w:rPr>
        <w:t>,</w:t>
      </w:r>
      <w:r w:rsidR="00F50BDE" w:rsidRPr="00F50BDE">
        <w:rPr>
          <w:b/>
          <w:bCs/>
        </w:rPr>
        <w:t xml:space="preserve"> and public statements </w:t>
      </w:r>
      <w:r w:rsidR="00F50BDE">
        <w:rPr>
          <w:b/>
          <w:bCs/>
        </w:rPr>
        <w:t>about data sharing</w:t>
      </w:r>
      <w:r w:rsidR="00F50BDE" w:rsidRPr="00F50BDE">
        <w:rPr>
          <w:b/>
          <w:bCs/>
        </w:rPr>
        <w:t>.</w:t>
      </w:r>
      <w:r w:rsidR="00F50BDE">
        <w:t xml:space="preserve"> </w:t>
      </w:r>
      <w:r w:rsidR="002A53D3">
        <w:t xml:space="preserve">In addition to journals’ data sharing policies, </w:t>
      </w:r>
      <w:r w:rsidR="005144DE">
        <w:t>institutions</w:t>
      </w:r>
      <w:r w:rsidR="008D6CD3">
        <w:t>,</w:t>
      </w:r>
      <w:r w:rsidR="002A53D3">
        <w:t xml:space="preserve"> and funding bodies increasingly also assert their own Research Data Management policies regarding the retention, storage, and access to data by those seeking to verify results. </w:t>
      </w:r>
      <w:r w:rsidR="000E5A58" w:rsidRPr="00B23B75">
        <w:t>In addition to non-adherence to journal Data Availability Statements, researchers were observed violating their institutions’ research data management policies. Some authors also contradicted their recent public statements about the importance of data sharing. For example, one author of IRAP papers who declined to sharing any data was also a co-author of the Association for Contextual Behavioral Science’s recent Open Science recommendations report, which states “</w:t>
      </w:r>
      <w:r w:rsidR="000E5A58" w:rsidRPr="00B23B75">
        <w:rPr>
          <w:lang w:val="en-US"/>
        </w:rPr>
        <w:t>we recommend open data and transparency whenever possible.”</w:t>
      </w:r>
      <w:r w:rsidR="000E5A58" w:rsidRPr="00B23B75">
        <w:t xml:space="preserve"> </w:t>
      </w:r>
      <w:r w:rsidR="000E5A58" w:rsidRPr="00B23B75">
        <w:fldChar w:fldCharType="begin"/>
      </w:r>
      <w:r w:rsidR="000E5A58" w:rsidRPr="00B23B75">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0E5A58" w:rsidRPr="00B23B75">
        <w:fldChar w:fldCharType="separate"/>
      </w:r>
      <w:r w:rsidR="000E5A58" w:rsidRPr="00B23B75">
        <w:rPr>
          <w:noProof/>
        </w:rPr>
        <w:t>(Task Force on the Strategies and Tactics of Contextual Behavioral Science Research, 2021)</w:t>
      </w:r>
      <w:r w:rsidR="000E5A58" w:rsidRPr="00B23B75">
        <w:fldChar w:fldCharType="end"/>
      </w:r>
      <w:r w:rsidR="000E5A58" w:rsidRPr="00B23B75">
        <w:t>.</w:t>
      </w:r>
    </w:p>
    <w:p w14:paraId="2700E13F" w14:textId="3ACFBF90" w:rsidR="00DC15B4" w:rsidRPr="00680DB7" w:rsidRDefault="00DC15B4" w:rsidP="00DC15B4">
      <w:r>
        <w:t xml:space="preserve">Finally, there were instances of apparent inclusion of tokenistic </w:t>
      </w:r>
      <w:r w:rsidR="00A775D1">
        <w:t xml:space="preserve">or misleading </w:t>
      </w:r>
      <w:r>
        <w:t xml:space="preserve">Data Availability Statements. Some authors listed as the contact person </w:t>
      </w:r>
      <w:r>
        <w:t xml:space="preserve">in the Data Availability Statement, when contacted, stated not only did they not currently have access to the data but that they had never been in possession of it. </w:t>
      </w:r>
    </w:p>
    <w:p w14:paraId="7DA01455" w14:textId="7F8B1725" w:rsidR="00224B98" w:rsidRDefault="00224B98" w:rsidP="00DE1366">
      <w:pPr>
        <w:pStyle w:val="Heading1"/>
        <w:jc w:val="both"/>
      </w:pPr>
      <w:r>
        <w:t>Discussion</w:t>
      </w:r>
    </w:p>
    <w:p w14:paraId="6A0676CC" w14:textId="147A6C5D" w:rsidR="00F76155" w:rsidRDefault="00FF151E" w:rsidP="00F1010E">
      <w:r>
        <w:t xml:space="preserve">Results demonstrated </w:t>
      </w:r>
      <w:r w:rsidR="00F76155">
        <w:t xml:space="preserve">that the prevalence of </w:t>
      </w:r>
      <w:r w:rsidR="009C6C8E">
        <w:t xml:space="preserve">Data Availability Statements </w:t>
      </w:r>
      <w:r w:rsidR="00F76155">
        <w:t>in IRAP articles has risen from 0% in 2018 to 100% in 2022. This is encouraging and the journals should be applauded for embracing these policies and investing in the administrative infrastructure to implement them.</w:t>
      </w:r>
    </w:p>
    <w:p w14:paraId="48CB7FAA" w14:textId="5715C438" w:rsidR="00FF4547" w:rsidRDefault="00F76155" w:rsidP="00F1010E">
      <w:r>
        <w:t>However</w:t>
      </w:r>
      <w:r w:rsidRPr="002706BB">
        <w:t xml:space="preserve">, results also demonstrated </w:t>
      </w:r>
      <w:r w:rsidR="00FF151E" w:rsidRPr="002706BB">
        <w:t>that very few authors of recent IRAP publications share data on request (</w:t>
      </w:r>
      <w:r w:rsidR="007A1AAD">
        <w:t>25</w:t>
      </w:r>
      <w:r w:rsidR="00770F67">
        <w:t>.0</w:t>
      </w:r>
      <w:r w:rsidR="00FF151E" w:rsidRPr="002706BB">
        <w:t xml:space="preserve">%, </w:t>
      </w:r>
      <w:r w:rsidR="001C33D6">
        <w:t>13</w:t>
      </w:r>
      <w:r w:rsidR="00FF151E" w:rsidRPr="002706BB">
        <w:t xml:space="preserve"> of 52 articles). </w:t>
      </w:r>
      <w:r w:rsidR="004474D8">
        <w:t>Worryingly, d</w:t>
      </w:r>
      <w:r w:rsidR="00FF151E" w:rsidRPr="002706BB">
        <w:t xml:space="preserve">ata sharing was </w:t>
      </w:r>
      <w:r w:rsidR="00E817F1" w:rsidRPr="002706BB">
        <w:t>low</w:t>
      </w:r>
      <w:r w:rsidR="004474D8">
        <w:t>er</w:t>
      </w:r>
      <w:r w:rsidR="00E817F1" w:rsidRPr="002706BB">
        <w:t xml:space="preserve"> </w:t>
      </w:r>
      <w:r w:rsidR="00FF151E" w:rsidRPr="002706BB">
        <w:t>in articles that stated that data was available upon request</w:t>
      </w:r>
      <w:r w:rsidR="003C4EBC" w:rsidRPr="002706BB">
        <w:t xml:space="preserve"> (</w:t>
      </w:r>
      <w:r w:rsidR="00E817F1" w:rsidRPr="002706BB">
        <w:t>1</w:t>
      </w:r>
      <w:r w:rsidR="004653E0">
        <w:t>6.7</w:t>
      </w:r>
      <w:r w:rsidR="00B4434F" w:rsidRPr="002706BB">
        <w:t xml:space="preserve">%, </w:t>
      </w:r>
      <w:r w:rsidR="004653E0">
        <w:t>3</w:t>
      </w:r>
      <w:r w:rsidR="003C4EBC" w:rsidRPr="002706BB">
        <w:t xml:space="preserve"> of 18 articles)</w:t>
      </w:r>
      <w:r w:rsidR="00BD4A6D">
        <w:t xml:space="preserve"> than those that included no Data Availability Statement at all</w:t>
      </w:r>
      <w:r w:rsidR="00C33B94">
        <w:t xml:space="preserve"> (25.8%, 8 of 31</w:t>
      </w:r>
      <w:r w:rsidR="00A30528">
        <w:t xml:space="preserve"> articles</w:t>
      </w:r>
      <w:r w:rsidR="00C33B94">
        <w:t>)</w:t>
      </w:r>
      <w:r w:rsidR="003C4EBC" w:rsidRPr="002706BB">
        <w:t xml:space="preserve">. </w:t>
      </w:r>
      <w:r w:rsidR="0053063A">
        <w:t xml:space="preserve">Disappointingly, there was therefore no evidence that </w:t>
      </w:r>
      <w:r w:rsidR="009C6C8E">
        <w:t xml:space="preserve">Data Availability Statements </w:t>
      </w:r>
      <w:r w:rsidR="0053063A">
        <w:t xml:space="preserve">increased data sharing. </w:t>
      </w:r>
    </w:p>
    <w:p w14:paraId="4FC98039" w14:textId="0FD78B17" w:rsidR="00224B98" w:rsidRDefault="00F56229" w:rsidP="00F1010E">
      <w:r w:rsidRPr="002706BB">
        <w:t xml:space="preserve">While the overall rate </w:t>
      </w:r>
      <w:r w:rsidR="006165FA">
        <w:t xml:space="preserve">of data sharing </w:t>
      </w:r>
      <w:r w:rsidRPr="002706BB">
        <w:t>is disappointing, the non-adher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4F01A05E" w14:textId="591CDA67" w:rsidR="00DB19AD" w:rsidRDefault="006636B4"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w:t>
      </w:r>
      <w:r w:rsidR="004C0568">
        <w:t xml:space="preserve">the </w:t>
      </w:r>
      <w:r w:rsidR="005075C2">
        <w:t xml:space="preserve">publication of a given article. Publications typically function as reinforcers. </w:t>
      </w:r>
      <w:r w:rsidR="004C5E2E">
        <w:t xml:space="preserve">Curating data and code to make it openly available, or even genuinely sharable upon request, has few reinforcers: it is more work for little reward. </w:t>
      </w:r>
      <w:r w:rsidR="00DB19AD">
        <w:t xml:space="preserve">Nonetheless, there are now many resources which practical guidance to researchers on how to </w:t>
      </w:r>
      <w:r w:rsidR="00D81CEE">
        <w:t xml:space="preserve">share </w:t>
      </w:r>
      <w:r w:rsidR="00DB19AD">
        <w:t xml:space="preserve">data </w:t>
      </w:r>
      <w:r w:rsidR="00D81CEE">
        <w:t xml:space="preserve">more easily </w:t>
      </w:r>
      <w:r w:rsidR="00DB19AD">
        <w:fldChar w:fldCharType="begin"/>
      </w:r>
      <w:r w:rsidR="00DB19AD">
        <w:instrText xml:space="preserve"> ADDIN ZOTERO_ITEM CSL_CITATION {"citationID":"8OKako2L","properties":{"formattedCitation":"(Gilmore et al., 2018; Meyer, 2018)","plainCitation":"(Gilmore et al., 2018; Meyer, 2018)","noteIndex":0},"citationItems":[{"id":11648,"uris":["http://zotero.org/users/1687755/items/LPLNZDAF"],"itemData":{"id":11648,"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11650,"uris":["http://zotero.org/users/1687755/items/VR6XX6NS"],"itemData":{"id":11650,"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fldChar w:fldCharType="separate"/>
      </w:r>
      <w:r w:rsidR="00DB19AD">
        <w:rPr>
          <w:noProof/>
        </w:rPr>
        <w:t>(Gilmore et al., 2018; Meyer, 2018)</w:t>
      </w:r>
      <w:r w:rsidR="00DB19AD">
        <w:fldChar w:fldCharType="end"/>
      </w:r>
      <w:r w:rsidR="00DB19AD">
        <w:t xml:space="preserve">. Research elsewhere </w:t>
      </w:r>
      <w:r w:rsidR="00643A4B">
        <w:t xml:space="preserve">has </w:t>
      </w:r>
      <w:r w:rsidR="00DB19AD">
        <w:t>consider</w:t>
      </w:r>
      <w:r w:rsidR="00643A4B">
        <w:t>ed</w:t>
      </w:r>
      <w:r w:rsidR="00DB19AD">
        <w:t xml:space="preserve"> other specific elements of the research process</w:t>
      </w:r>
      <w:r w:rsidR="00643A4B">
        <w:t xml:space="preserve"> that make data sharing easier</w:t>
      </w:r>
      <w:r w:rsidR="00DB19AD">
        <w:t xml:space="preserve">, such as the content of consent forms in light of the EU’s GDPR data legislation </w:t>
      </w:r>
      <w:r w:rsidR="00DB19AD">
        <w:fldChar w:fldCharType="begin"/>
      </w:r>
      <w:r w:rsidR="00DB19AD">
        <w:instrText xml:space="preserve"> ADDIN ZOTERO_ITEM CSL_CITATION {"citationID":"UiBqsLI6","properties":{"formattedCitation":"(Hallinan et al., 2023)","plainCitation":"(Hallinan et al., 2023)","noteIndex":0},"citationItems":[{"id":17104,"uris":["http://zotero.org/users/1687755/items/Z495IUZ6"],"itemData":{"id":17104,"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fldChar w:fldCharType="separate"/>
      </w:r>
      <w:r w:rsidR="00DB19AD">
        <w:rPr>
          <w:noProof/>
        </w:rPr>
        <w:t>(Hallinan et al., 2023)</w:t>
      </w:r>
      <w:r w:rsidR="00DB19AD">
        <w:fldChar w:fldCharType="end"/>
      </w:r>
      <w:r w:rsidR="00ED4272">
        <w:t xml:space="preserve">, how-to guides on using data sharing platforms such as the Open Science Framework </w:t>
      </w:r>
      <w:r w:rsidR="00ED4272">
        <w:fldChar w:fldCharType="begin"/>
      </w:r>
      <w:r w:rsidR="00ED4272">
        <w:instrText xml:space="preserve"> ADDIN ZOTERO_ITEM CSL_CITATION {"citationID":"ehoYHja2","properties":{"formattedCitation":"(Soderberg, 2018)","plainCitation":"(Soderberg, 2018)","noteIndex":0},"citationItems":[{"id":17106,"uris":["http://zotero.org/users/1687755/items/2Q52VMK8"],"itemData":{"id":17106,"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rsidR="00DB19AD">
        <w:t xml:space="preserve"> </w:t>
      </w:r>
      <w:r w:rsidR="00ED4272">
        <w:t xml:space="preserve">and tools to easily create data </w:t>
      </w:r>
      <w:r w:rsidR="00DB19AD">
        <w:t xml:space="preserve">codebooks that allow others to interpret and use shared data </w:t>
      </w:r>
      <w:r w:rsidR="00DB19AD">
        <w:fldChar w:fldCharType="begin"/>
      </w:r>
      <w:r w:rsidR="00522922">
        <w:instrText xml:space="preserve"> ADDIN ZOTERO_ITEM CSL_CITATION {"citationID":"tBy8d83F","properties":{"formattedCitation":"(Horstmann et al., 2020)","plainCitation":"(Horstmann et al., 2020)","noteIndex":0},"citationItems":[{"id":12770,"uris":["http://zotero.org/groups/2510878/items/QLTALDR6"],"itemData":{"id":12770,"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label":"page"}],"schema":"https://github.com/citation-style-language/schema/raw/master/csl-citation.json"} </w:instrText>
      </w:r>
      <w:r w:rsidR="00DB19AD">
        <w:fldChar w:fldCharType="separate"/>
      </w:r>
      <w:r w:rsidR="00DB19AD">
        <w:rPr>
          <w:noProof/>
        </w:rPr>
        <w:t>(Horstmann et al., 2020)</w:t>
      </w:r>
      <w:r w:rsidR="00DB19AD">
        <w:fldChar w:fldCharType="end"/>
      </w:r>
      <w:r w:rsidR="00DB19AD">
        <w:t>.</w:t>
      </w:r>
    </w:p>
    <w:p w14:paraId="1E0E7B32" w14:textId="7AC65A38" w:rsidR="00A03519" w:rsidRDefault="0063042C" w:rsidP="00766C45">
      <w:r>
        <w:t>Equally</w:t>
      </w:r>
      <w:r w:rsidR="004C5E2E">
        <w:t xml:space="preserve">, there </w:t>
      </w:r>
      <w:r w:rsidR="005075C2">
        <w:t xml:space="preserve">are currently few punishers for failing to adhere to </w:t>
      </w:r>
      <w:r w:rsidR="009C6C8E">
        <w:t>Data Availability Statements</w:t>
      </w:r>
      <w:r w:rsidR="004C5E2E">
        <w:t xml:space="preserve">. As employers, institutions have 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w:t>
      </w:r>
      <w:r w:rsidR="00606736">
        <w:lastRenderedPageBreak/>
        <w:t xml:space="preserve">spoken to them about the unfulfilled data requests described here, </w:t>
      </w:r>
      <w:r w:rsidR="003F3310">
        <w:t>many institutions</w:t>
      </w:r>
      <w:r w:rsidR="001714FF">
        <w:t>’</w:t>
      </w:r>
      <w:r w:rsidR="003F3310">
        <w:t xml:space="preserve">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w:t>
      </w:r>
      <w:r w:rsidR="009C6C8E">
        <w:t xml:space="preserve">Data Availability Statements </w:t>
      </w:r>
      <w:r w:rsidR="0023200B">
        <w:t>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These policies and others would all likely be extremely effective in increasing data sharing, however</w:t>
      </w:r>
      <w:r w:rsidR="00F71659">
        <w:t>,</w:t>
      </w:r>
      <w:r w:rsidR="008C0980">
        <w:t xml:space="preserve"> they also require yet more investment from already</w:t>
      </w:r>
      <w:r w:rsidR="00A76C79">
        <w:t xml:space="preserve"> </w:t>
      </w:r>
      <w:r w:rsidR="008C0980">
        <w:t>under</w:t>
      </w:r>
      <w:r w:rsidR="00A76C79">
        <w:t>-</w:t>
      </w:r>
      <w:r w:rsidR="008C0980">
        <w:t xml:space="preserve">resourced journal staff, most of whom are volunteers. </w:t>
      </w:r>
      <w:r w:rsidR="00CB1006">
        <w:t>No solution to these problems is trivial, but in my opinion</w:t>
      </w:r>
      <w:r w:rsidR="00FA3FE3">
        <w:t>,</w:t>
      </w:r>
      <w:r w:rsidR="00CB1006">
        <w:t xml:space="preserve">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4C5E19">
        <w:instrText xml:space="preserve"> ADDIN ZOTERO_ITEM CSL_CITATION {"citationID":"uRZh6FT8","properties":{"formattedCitation":"(Tedersoo et al., 2021)","plainCitation":"(Tedersoo et al., 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w:t>
      </w:r>
      <w:r w:rsidR="009C6C8E">
        <w:t xml:space="preserve">Data Availability Statements </w:t>
      </w:r>
      <w:r w:rsidR="00766C45">
        <w:t xml:space="preserve">that are not adhered to or enforced in any way risks giving rise to </w:t>
      </w:r>
      <w:r w:rsidR="001757C8">
        <w:t xml:space="preserve">what is referred to as ‘Open Washing’: the appearance of transparency without adequate follow-through </w:t>
      </w:r>
      <w:r w:rsidR="001757C8">
        <w:fldChar w:fldCharType="begin"/>
      </w:r>
      <w:r w:rsidR="001757C8">
        <w:instrText xml:space="preserve"> ADDIN ZOTERO_ITEM CSL_CITATION {"citationID":"LuI869fs","properties":{"formattedCitation":"(Villum, 2014)","plainCitation":"(Villum, 2014)","noteIndex":0},"citationItems":[{"id":17234,"uris":["http://zotero.org/users/1687755/items/T75ZXFR2"],"itemData":{"id":17234,"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rsidR="00A03519">
        <w:t xml:space="preserve"> </w:t>
      </w:r>
    </w:p>
    <w:p w14:paraId="3ADA1F29" w14:textId="10DD6E96" w:rsidR="001757C8" w:rsidRDefault="005868C8"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CA3B44">
        <w:t xml:space="preserve">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their </w:t>
      </w:r>
      <w:r w:rsidR="00CD4383">
        <w:t>reproducibility</w:t>
      </w:r>
      <w:r w:rsidR="00BE0751">
        <w:t xml:space="preserve">. </w:t>
      </w:r>
      <w:r w:rsidR="0007275E">
        <w:t>If so, although studies such as the current one do not show support for the efficacy of low</w:t>
      </w:r>
      <w:r w:rsidR="00374910">
        <w:t>-</w:t>
      </w:r>
      <w:r w:rsidR="0007275E">
        <w:t>intensity data sharing interventions such as Data Availability Statements, it is possible that the act of conducting research such as this also acts as an intervention.</w:t>
      </w:r>
      <w:r w:rsidR="00126676">
        <w:t xml:space="preserve"> Historically, the probability of being asked to share one</w:t>
      </w:r>
      <w:r w:rsidR="001C6AE2">
        <w:t>’</w:t>
      </w:r>
      <w:r w:rsidR="00126676">
        <w:t>s data is quite low. Studies such as the current one, or indeed the potential for future journal-wide audits of data sharing held on a regular basis</w:t>
      </w:r>
      <w:r w:rsidR="00636C19">
        <w:t xml:space="preserve"> </w:t>
      </w:r>
      <w:r w:rsidR="00636C19">
        <w:fldChar w:fldCharType="begin"/>
      </w:r>
      <w:r w:rsidR="00636C19">
        <w:instrText xml:space="preserve"> ADDIN ZOTERO_ITEM CSL_CITATION {"citationID":"LYPIQ0Es","properties":{"formattedCitation":"(e.g., Lear et al., 2023)","plainCitation":"(e.g.,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fldChar w:fldCharType="separate"/>
      </w:r>
      <w:r w:rsidR="00636C19">
        <w:rPr>
          <w:noProof/>
        </w:rPr>
        <w:t>(e.g., Lear et al., 2023)</w:t>
      </w:r>
      <w:r w:rsidR="00636C19">
        <w:fldChar w:fldCharType="end"/>
      </w:r>
      <w:r w:rsidR="00126676">
        <w:t xml:space="preserve">, may serve not only to test but also </w:t>
      </w:r>
      <w:r w:rsidR="00FC2794">
        <w:t xml:space="preserve">to </w:t>
      </w:r>
      <w:r w:rsidR="00126676">
        <w:t xml:space="preserve">establish normative expectations of data sharing. </w:t>
      </w:r>
    </w:p>
    <w:p w14:paraId="6B23D4E1" w14:textId="17C985D0" w:rsidR="00FF439C" w:rsidRDefault="00FF439C" w:rsidP="00FF439C">
      <w:pPr>
        <w:pStyle w:val="Heading1"/>
      </w:pPr>
      <w:r>
        <w:t>Author notes</w:t>
      </w:r>
    </w:p>
    <w:p w14:paraId="5882A62A" w14:textId="71EC4B93" w:rsidR="00F93F2A" w:rsidRDefault="00085EAA" w:rsidP="00FF439C">
      <w:pPr>
        <w:ind w:firstLine="0"/>
      </w:pPr>
      <w:r w:rsidRPr="00085EAA">
        <w:rPr>
          <w:i/>
          <w:iCs/>
        </w:rPr>
        <w:t>Correspondence:</w:t>
      </w:r>
      <w:r>
        <w:t xml:space="preserve"> </w:t>
      </w:r>
      <w:r w:rsidR="00FF439C">
        <w:t>Ian Hussey, Ruhr University Bochum, Germany (</w:t>
      </w:r>
      <w:hyperlink r:id="rId16" w:history="1">
        <w:r w:rsidR="00FF439C" w:rsidRPr="00981A85">
          <w:rPr>
            <w:rStyle w:val="Hyperlink"/>
          </w:rPr>
          <w:t>ian.hussey@icloud.com</w:t>
        </w:r>
      </w:hyperlink>
      <w:r w:rsidR="00FF439C">
        <w:t xml:space="preserve">). </w:t>
      </w:r>
      <w:r w:rsidR="0021546F">
        <w:t xml:space="preserve">ORCID </w:t>
      </w:r>
      <w:hyperlink r:id="rId17" w:history="1">
        <w:r w:rsidR="0021546F" w:rsidRPr="0021546F">
          <w:rPr>
            <w:rStyle w:val="Hyperlink"/>
          </w:rPr>
          <w:t>0000-0001-8906-7559</w:t>
        </w:r>
      </w:hyperlink>
      <w:r w:rsidR="0021546F">
        <w:t xml:space="preserve">. </w:t>
      </w:r>
    </w:p>
    <w:p w14:paraId="291F4180" w14:textId="20B266EF" w:rsidR="00FF439C" w:rsidRDefault="00F93F2A" w:rsidP="00FF439C">
      <w:pPr>
        <w:ind w:firstLine="0"/>
      </w:pPr>
      <w:r w:rsidRPr="00F93F2A">
        <w:rPr>
          <w:i/>
          <w:iCs/>
        </w:rPr>
        <w:t>Conflict of Interest and Funding</w:t>
      </w:r>
      <w:r>
        <w:rPr>
          <w:i/>
          <w:iCs/>
        </w:rPr>
        <w:t xml:space="preserve">: </w:t>
      </w:r>
      <w:r w:rsidR="0021546F">
        <w:t xml:space="preserve">This research was supported by the META-REP Priority Program of the German Research Foundation (#464488178). </w:t>
      </w:r>
    </w:p>
    <w:p w14:paraId="2FF1A91F" w14:textId="3BF06317" w:rsidR="00F93F2A" w:rsidRPr="001F51FD" w:rsidRDefault="00F93F2A" w:rsidP="00FF439C">
      <w:pPr>
        <w:ind w:firstLine="0"/>
      </w:pPr>
      <w:r w:rsidRPr="00F93F2A">
        <w:rPr>
          <w:i/>
          <w:iCs/>
        </w:rPr>
        <w:t>Author Contributions</w:t>
      </w:r>
      <w:r>
        <w:rPr>
          <w:i/>
          <w:iCs/>
        </w:rPr>
        <w:t xml:space="preserve">: </w:t>
      </w:r>
      <w:r w:rsidRPr="001F51FD">
        <w:t>IH was responsible for all aspects of this project.</w:t>
      </w:r>
    </w:p>
    <w:p w14:paraId="46F48CEB" w14:textId="62877408" w:rsidR="00D30FF3" w:rsidRDefault="00107F64" w:rsidP="00F1010E">
      <w:pPr>
        <w:pStyle w:val="Heading1"/>
      </w:pPr>
      <w:r>
        <w:t>References</w:t>
      </w:r>
    </w:p>
    <w:p w14:paraId="4989FC25" w14:textId="77777777" w:rsidR="000F3A2F" w:rsidRPr="000F3A2F" w:rsidRDefault="00D72CB3" w:rsidP="000F3A2F">
      <w:pPr>
        <w:pStyle w:val="Bibliography"/>
      </w:pPr>
      <w:r>
        <w:fldChar w:fldCharType="begin"/>
      </w:r>
      <w:r w:rsidR="000F3A2F">
        <w:instrText xml:space="preserve"> ADDIN ZOTERO_BIBL {"uncited":[],"omitted":[],"custom":[]} CSL_BIBLIOGRAPHY </w:instrText>
      </w:r>
      <w:r>
        <w:fldChar w:fldCharType="separate"/>
      </w:r>
      <w:r w:rsidR="000F3A2F" w:rsidRPr="000F3A2F">
        <w:t xml:space="preserve">Alsheikh-Ali, A. A., Qureshi, W., Al-Mallah, M. H., &amp; Ioannidis, J. P. A. (2011). Public Availability of Published Research Data in High-Impact Journals. </w:t>
      </w:r>
      <w:r w:rsidR="000F3A2F" w:rsidRPr="000F3A2F">
        <w:rPr>
          <w:i/>
          <w:iCs/>
        </w:rPr>
        <w:t>PLOS ONE</w:t>
      </w:r>
      <w:r w:rsidR="000F3A2F" w:rsidRPr="000F3A2F">
        <w:t xml:space="preserve">, </w:t>
      </w:r>
      <w:r w:rsidR="000F3A2F" w:rsidRPr="000F3A2F">
        <w:rPr>
          <w:i/>
          <w:iCs/>
        </w:rPr>
        <w:t>6</w:t>
      </w:r>
      <w:r w:rsidR="000F3A2F" w:rsidRPr="000F3A2F">
        <w:t>(9), e24357. https://doi.org/10.1371/journal.pone.0024357</w:t>
      </w:r>
    </w:p>
    <w:p w14:paraId="4D9AF986" w14:textId="77777777" w:rsidR="000F3A2F" w:rsidRPr="000F3A2F" w:rsidRDefault="000F3A2F" w:rsidP="000F3A2F">
      <w:pPr>
        <w:pStyle w:val="Bibliography"/>
      </w:pPr>
      <w:r w:rsidRPr="000F3A2F">
        <w:t xml:space="preserve">European Commission. (2023). </w:t>
      </w:r>
      <w:r w:rsidRPr="000F3A2F">
        <w:rPr>
          <w:i/>
          <w:iCs/>
        </w:rPr>
        <w:t>The EU’s open science policy</w:t>
      </w:r>
      <w:r w:rsidRPr="000F3A2F">
        <w:t>. https://research-and-innovation.ec.europa.eu/strategy/strategy-2020-2024/our-digital-future/open-science_en</w:t>
      </w:r>
    </w:p>
    <w:p w14:paraId="4D635A9A" w14:textId="77777777" w:rsidR="000F3A2F" w:rsidRPr="000F3A2F" w:rsidRDefault="000F3A2F" w:rsidP="000F3A2F">
      <w:pPr>
        <w:pStyle w:val="Bibliography"/>
      </w:pPr>
      <w:r w:rsidRPr="000F3A2F">
        <w:t xml:space="preserve">Evans, T. R. (2022). </w:t>
      </w:r>
      <w:r w:rsidRPr="000F3A2F">
        <w:rPr>
          <w:i/>
          <w:iCs/>
        </w:rPr>
        <w:t>Developments in Open Data Norms</w:t>
      </w:r>
      <w:r w:rsidRPr="000F3A2F">
        <w:t xml:space="preserve"> (1). </w:t>
      </w:r>
      <w:r w:rsidRPr="000F3A2F">
        <w:rPr>
          <w:i/>
          <w:iCs/>
        </w:rPr>
        <w:t>10</w:t>
      </w:r>
      <w:r w:rsidRPr="000F3A2F">
        <w:t>(1), Article 1. https://doi.org/10.5334/jopd.60</w:t>
      </w:r>
    </w:p>
    <w:p w14:paraId="7797A660" w14:textId="77777777" w:rsidR="000F3A2F" w:rsidRPr="000F3A2F" w:rsidRDefault="000F3A2F" w:rsidP="000F3A2F">
      <w:pPr>
        <w:pStyle w:val="Bibliography"/>
      </w:pPr>
      <w:r w:rsidRPr="000F3A2F">
        <w:t xml:space="preserve">Frontiers. (2023). </w:t>
      </w:r>
      <w:r w:rsidRPr="000F3A2F">
        <w:rPr>
          <w:i/>
          <w:iCs/>
        </w:rPr>
        <w:t>Policies and publication ethics</w:t>
      </w:r>
      <w:r w:rsidRPr="000F3A2F">
        <w:t>. https://www.frontiersin.org/guidelines/policies-and-publication-ethics</w:t>
      </w:r>
    </w:p>
    <w:p w14:paraId="0FD6A850" w14:textId="77777777" w:rsidR="000F3A2F" w:rsidRPr="000F3A2F" w:rsidRDefault="000F3A2F" w:rsidP="000F3A2F">
      <w:pPr>
        <w:pStyle w:val="Bibliography"/>
      </w:pPr>
      <w:r w:rsidRPr="000F3A2F">
        <w:t xml:space="preserve">Gabelica, M., Bojčić, R., &amp; Puljak, L. (2022). Many researchers were not compliant with their published data sharing statement: Mixed-methods study. </w:t>
      </w:r>
      <w:r w:rsidRPr="000F3A2F">
        <w:rPr>
          <w:i/>
          <w:iCs/>
        </w:rPr>
        <w:t>Journal of Clinical Epidemiology</w:t>
      </w:r>
      <w:r w:rsidRPr="000F3A2F">
        <w:t xml:space="preserve">, </w:t>
      </w:r>
      <w:r w:rsidRPr="000F3A2F">
        <w:rPr>
          <w:i/>
          <w:iCs/>
        </w:rPr>
        <w:t>0</w:t>
      </w:r>
      <w:r w:rsidRPr="000F3A2F">
        <w:t>(0). https://doi.org/10.1016/j.jclinepi.2022.05.019</w:t>
      </w:r>
    </w:p>
    <w:p w14:paraId="3903CD12" w14:textId="77777777" w:rsidR="000F3A2F" w:rsidRPr="000F3A2F" w:rsidRDefault="000F3A2F" w:rsidP="000F3A2F">
      <w:pPr>
        <w:pStyle w:val="Bibliography"/>
      </w:pPr>
      <w:r w:rsidRPr="000F3A2F">
        <w:t xml:space="preserve">Gilmore, R. O., Kennedy, J. L., &amp; Adolph, K. E. (2018). Practical Solutions for Sharing Data and Materials From Psychological Research. </w:t>
      </w:r>
      <w:r w:rsidRPr="000F3A2F">
        <w:rPr>
          <w:i/>
          <w:iCs/>
        </w:rPr>
        <w:t>Advances in Methods and Practices in Psychological Science</w:t>
      </w:r>
      <w:r w:rsidRPr="000F3A2F">
        <w:t xml:space="preserve">, </w:t>
      </w:r>
      <w:r w:rsidRPr="000F3A2F">
        <w:rPr>
          <w:i/>
          <w:iCs/>
        </w:rPr>
        <w:t>1</w:t>
      </w:r>
      <w:r w:rsidRPr="000F3A2F">
        <w:t>(1), 121–130. https://doi.org/10.1177/2515245917746500</w:t>
      </w:r>
    </w:p>
    <w:p w14:paraId="61DEF45E" w14:textId="77777777" w:rsidR="000F3A2F" w:rsidRPr="000F3A2F" w:rsidRDefault="000F3A2F" w:rsidP="000F3A2F">
      <w:pPr>
        <w:pStyle w:val="Bibliography"/>
      </w:pPr>
      <w:r w:rsidRPr="000F3A2F">
        <w:t xml:space="preserve">Google Trends. (2023). </w:t>
      </w:r>
      <w:r w:rsidRPr="000F3A2F">
        <w:rPr>
          <w:i/>
          <w:iCs/>
        </w:rPr>
        <w:t>Comparison of the relative frequency of usage of “data is” vs. “data are.”</w:t>
      </w:r>
      <w:r w:rsidRPr="000F3A2F">
        <w:t xml:space="preserve"> https://trends.google.com/trends/explore?date=today%205-y&amp;q=data%20is,data%20are&amp;hl=en-GB</w:t>
      </w:r>
    </w:p>
    <w:p w14:paraId="4151A944" w14:textId="77777777" w:rsidR="000F3A2F" w:rsidRPr="000F3A2F" w:rsidRDefault="000F3A2F" w:rsidP="000F3A2F">
      <w:pPr>
        <w:pStyle w:val="Bibliography"/>
      </w:pPr>
      <w:r w:rsidRPr="000F3A2F">
        <w:t xml:space="preserve">Hallinan, D., Boehm, F., Külpmann, A., &amp; Elson, M. (2023). Information Provision for Informed Consent Procedures in Psychological Research Under the General Data Protection Regulation: A Practical Guide. </w:t>
      </w:r>
      <w:r w:rsidRPr="000F3A2F">
        <w:rPr>
          <w:i/>
          <w:iCs/>
        </w:rPr>
        <w:t>Advances in Methods and Practices in Psychological Science</w:t>
      </w:r>
      <w:r w:rsidRPr="000F3A2F">
        <w:t xml:space="preserve">, </w:t>
      </w:r>
      <w:r w:rsidRPr="000F3A2F">
        <w:rPr>
          <w:i/>
          <w:iCs/>
        </w:rPr>
        <w:t>6</w:t>
      </w:r>
      <w:r w:rsidRPr="000F3A2F">
        <w:t>(1), 25152459231151944. https://doi.org/10.1177/25152459231151944</w:t>
      </w:r>
    </w:p>
    <w:p w14:paraId="74D77DDA" w14:textId="77777777" w:rsidR="000F3A2F" w:rsidRPr="000F3A2F" w:rsidRDefault="000F3A2F" w:rsidP="000F3A2F">
      <w:pPr>
        <w:pStyle w:val="Bibliography"/>
      </w:pPr>
      <w:r w:rsidRPr="000F3A2F">
        <w:t xml:space="preserve">Horstmann, K. T., Arslan, R. C., &amp; Greiff, S. (2020). Generating Codebooks to Ensure the Independent Use of Research Data. </w:t>
      </w:r>
      <w:r w:rsidRPr="000F3A2F">
        <w:rPr>
          <w:i/>
          <w:iCs/>
        </w:rPr>
        <w:t>European Journal of Psychological Assessment</w:t>
      </w:r>
      <w:r w:rsidRPr="000F3A2F">
        <w:t xml:space="preserve">, </w:t>
      </w:r>
      <w:r w:rsidRPr="000F3A2F">
        <w:rPr>
          <w:i/>
          <w:iCs/>
        </w:rPr>
        <w:t>36</w:t>
      </w:r>
      <w:r w:rsidRPr="000F3A2F">
        <w:t>(5), 721–729. https://doi.org/10/ghmt9r</w:t>
      </w:r>
    </w:p>
    <w:p w14:paraId="0A040078" w14:textId="77777777" w:rsidR="000F3A2F" w:rsidRPr="000F3A2F" w:rsidRDefault="000F3A2F" w:rsidP="000F3A2F">
      <w:pPr>
        <w:pStyle w:val="Bibliography"/>
      </w:pPr>
      <w:r w:rsidRPr="000F3A2F">
        <w:t xml:space="preserve">Hussey, I. (2022). Reply to Barnes-Holmes &amp; Harte (2022) “The IRAP as a Measure of Implicit </w:t>
      </w:r>
      <w:r w:rsidRPr="000F3A2F">
        <w:lastRenderedPageBreak/>
        <w:t xml:space="preserve">Cognition: A Case of Frankenstein’s Monster.” </w:t>
      </w:r>
      <w:r w:rsidRPr="000F3A2F">
        <w:rPr>
          <w:i/>
          <w:iCs/>
        </w:rPr>
        <w:t>PsyArXiv</w:t>
      </w:r>
      <w:r w:rsidRPr="000F3A2F">
        <w:t>. https://doi.org/10.31234/osf.io/qmg6s</w:t>
      </w:r>
    </w:p>
    <w:p w14:paraId="5692C133" w14:textId="77777777" w:rsidR="000F3A2F" w:rsidRPr="000F3A2F" w:rsidRDefault="000F3A2F" w:rsidP="000F3A2F">
      <w:pPr>
        <w:pStyle w:val="Bibliography"/>
      </w:pPr>
      <w:r w:rsidRPr="000F3A2F">
        <w:t xml:space="preserve">Hussey, I. (2023). A systematic review of null hypothesis significance testing, sample sizes, and statistical power in research using the Implicit Relational Assessment Procedure. </w:t>
      </w:r>
      <w:r w:rsidRPr="000F3A2F">
        <w:rPr>
          <w:i/>
          <w:iCs/>
        </w:rPr>
        <w:t>Journal of Contextual Behavioral Science</w:t>
      </w:r>
      <w:r w:rsidRPr="000F3A2F">
        <w:t xml:space="preserve">, </w:t>
      </w:r>
      <w:r w:rsidRPr="000F3A2F">
        <w:rPr>
          <w:i/>
          <w:iCs/>
        </w:rPr>
        <w:t>29</w:t>
      </w:r>
      <w:r w:rsidRPr="000F3A2F">
        <w:t>, 86–97. https://doi.org/10.1016/j.jcbs.2023.06.008</w:t>
      </w:r>
    </w:p>
    <w:p w14:paraId="570AB7EA" w14:textId="77777777" w:rsidR="000F3A2F" w:rsidRPr="000F3A2F" w:rsidRDefault="000F3A2F" w:rsidP="000F3A2F">
      <w:pPr>
        <w:pStyle w:val="Bibliography"/>
      </w:pPr>
      <w:r w:rsidRPr="000F3A2F">
        <w:t xml:space="preserve">Hussey, I., &amp; Drake, C. E. (2020). The Implicit Relational Assessment Procedure demonstrates poor internal consistency and test-retest reliability: A meta-analysis. </w:t>
      </w:r>
      <w:r w:rsidRPr="000F3A2F">
        <w:rPr>
          <w:i/>
          <w:iCs/>
        </w:rPr>
        <w:t>PsyArXiv</w:t>
      </w:r>
      <w:r w:rsidRPr="000F3A2F">
        <w:t>. https://doi.org/10.31234/osf.io/ge3k7</w:t>
      </w:r>
    </w:p>
    <w:p w14:paraId="513E658C" w14:textId="77777777" w:rsidR="000F3A2F" w:rsidRPr="000F3A2F" w:rsidRDefault="000F3A2F" w:rsidP="000F3A2F">
      <w:pPr>
        <w:pStyle w:val="Bibliography"/>
      </w:pPr>
      <w:r w:rsidRPr="000F3A2F">
        <w:t xml:space="preserve">International Journal of Psychology and Psychological Therapy. (2023). </w:t>
      </w:r>
      <w:r w:rsidRPr="000F3A2F">
        <w:rPr>
          <w:i/>
          <w:iCs/>
        </w:rPr>
        <w:t>Authors Guidelines</w:t>
      </w:r>
      <w:r w:rsidRPr="000F3A2F">
        <w:t>. https://www.ijpsy.com/normas.html</w:t>
      </w:r>
    </w:p>
    <w:p w14:paraId="61CA8805" w14:textId="77777777" w:rsidR="000F3A2F" w:rsidRPr="000F3A2F" w:rsidRDefault="000F3A2F" w:rsidP="000F3A2F">
      <w:pPr>
        <w:pStyle w:val="Bibliography"/>
      </w:pPr>
      <w:r w:rsidRPr="000F3A2F">
        <w:t xml:space="preserve">Journal of Contextual Behavioral Science. (2023). </w:t>
      </w:r>
      <w:r w:rsidRPr="000F3A2F">
        <w:rPr>
          <w:i/>
          <w:iCs/>
        </w:rPr>
        <w:t>Guide for Authors</w:t>
      </w:r>
      <w:r w:rsidRPr="000F3A2F">
        <w:t>. https://www.ijpsy.com/normas.html</w:t>
      </w:r>
    </w:p>
    <w:p w14:paraId="31D111B1" w14:textId="77777777" w:rsidR="000F3A2F" w:rsidRPr="000F3A2F" w:rsidRDefault="000F3A2F" w:rsidP="000F3A2F">
      <w:pPr>
        <w:pStyle w:val="Bibliography"/>
      </w:pPr>
      <w:r w:rsidRPr="000F3A2F">
        <w:t xml:space="preserve">Krawczyk, M., &amp; Reuben, E. (2012). (Un)Available upon Request: Field Experiment on Researchers’ Willingness to Share Supplementary Materials. </w:t>
      </w:r>
      <w:r w:rsidRPr="000F3A2F">
        <w:rPr>
          <w:i/>
          <w:iCs/>
        </w:rPr>
        <w:t>Accountability in Research</w:t>
      </w:r>
      <w:r w:rsidRPr="000F3A2F">
        <w:t xml:space="preserve">, </w:t>
      </w:r>
      <w:r w:rsidRPr="000F3A2F">
        <w:rPr>
          <w:i/>
          <w:iCs/>
        </w:rPr>
        <w:t>19</w:t>
      </w:r>
      <w:r w:rsidRPr="000F3A2F">
        <w:t>(3), 175–186. https://doi.org/10.1080/08989621.2012.678688</w:t>
      </w:r>
    </w:p>
    <w:p w14:paraId="3CA08007" w14:textId="77777777" w:rsidR="000F3A2F" w:rsidRPr="000F3A2F" w:rsidRDefault="000F3A2F" w:rsidP="000F3A2F">
      <w:pPr>
        <w:pStyle w:val="Bibliography"/>
      </w:pPr>
      <w:r w:rsidRPr="000F3A2F">
        <w:t xml:space="preserve">Lear, M. K., Spata, A., Tittler, M., Fishbein, J. N., Arch, J. J., &amp; Luoma, J. B. (2023). Transparency and reproducibility in the journal of contextual behavioral science: An audit study. </w:t>
      </w:r>
      <w:r w:rsidRPr="000F3A2F">
        <w:rPr>
          <w:i/>
          <w:iCs/>
        </w:rPr>
        <w:t>Journal of Contextual Behavioral Science</w:t>
      </w:r>
      <w:r w:rsidRPr="000F3A2F">
        <w:t xml:space="preserve">, </w:t>
      </w:r>
      <w:r w:rsidRPr="000F3A2F">
        <w:rPr>
          <w:i/>
          <w:iCs/>
        </w:rPr>
        <w:t>28</w:t>
      </w:r>
      <w:r w:rsidRPr="000F3A2F">
        <w:t>, 207–214. https://doi.org/10.1016/j.jcbs.2023.03.017</w:t>
      </w:r>
    </w:p>
    <w:p w14:paraId="745C6661" w14:textId="77777777" w:rsidR="000F3A2F" w:rsidRPr="000F3A2F" w:rsidRDefault="000F3A2F" w:rsidP="000F3A2F">
      <w:pPr>
        <w:pStyle w:val="Bibliography"/>
      </w:pPr>
      <w:r w:rsidRPr="000F3A2F">
        <w:t xml:space="preserve">Meyer, M. N. (2018). Practical Tips for Ethical Data Sharing. </w:t>
      </w:r>
      <w:r w:rsidRPr="000F3A2F">
        <w:rPr>
          <w:i/>
          <w:iCs/>
        </w:rPr>
        <w:t>Advances in Methods and Practices in Psychological Science</w:t>
      </w:r>
      <w:r w:rsidRPr="000F3A2F">
        <w:t xml:space="preserve">, </w:t>
      </w:r>
      <w:r w:rsidRPr="000F3A2F">
        <w:rPr>
          <w:i/>
          <w:iCs/>
        </w:rPr>
        <w:t>1</w:t>
      </w:r>
      <w:r w:rsidRPr="000F3A2F">
        <w:t>(1), 131–144. https://doi.org/10.1177/2515245917747656</w:t>
      </w:r>
    </w:p>
    <w:p w14:paraId="17D08F47" w14:textId="77777777" w:rsidR="000F3A2F" w:rsidRPr="000F3A2F" w:rsidRDefault="000F3A2F" w:rsidP="000F3A2F">
      <w:pPr>
        <w:pStyle w:val="Bibliography"/>
      </w:pPr>
      <w:r w:rsidRPr="000F3A2F">
        <w:t xml:space="preserve">Minocher, R., Atmaca, S., Bavero, C., McElreath, R., &amp; Beheim, B. (2021). Estimating the reproducibility of social learning research published between 1955 and 2018. </w:t>
      </w:r>
      <w:r w:rsidRPr="000F3A2F">
        <w:rPr>
          <w:i/>
          <w:iCs/>
        </w:rPr>
        <w:t>Royal Society Open Science</w:t>
      </w:r>
      <w:r w:rsidRPr="000F3A2F">
        <w:t xml:space="preserve">, </w:t>
      </w:r>
      <w:r w:rsidRPr="000F3A2F">
        <w:rPr>
          <w:i/>
          <w:iCs/>
        </w:rPr>
        <w:t>8</w:t>
      </w:r>
      <w:r w:rsidRPr="000F3A2F">
        <w:t>(9), 210450. https://doi.org/10.1098/rsos.210450</w:t>
      </w:r>
    </w:p>
    <w:p w14:paraId="371549D2" w14:textId="77777777" w:rsidR="000F3A2F" w:rsidRPr="000F3A2F" w:rsidRDefault="000F3A2F" w:rsidP="000F3A2F">
      <w:pPr>
        <w:pStyle w:val="Bibliography"/>
      </w:pPr>
      <w:r w:rsidRPr="000F3A2F">
        <w:t xml:space="preserve">Munafò, M. R., Nosek, B. A., Bishop, D. V. M., Button, K. S., Chambers, C. D., Percie du Sert, N., Simonsohn, U., Wagenmakers, E.-J., Ware, J. J., &amp; Ioannidis, J. P. A. (2017). A manifesto for reproducible science. </w:t>
      </w:r>
      <w:r w:rsidRPr="000F3A2F">
        <w:rPr>
          <w:i/>
          <w:iCs/>
        </w:rPr>
        <w:t>Nature Human Behaviour</w:t>
      </w:r>
      <w:r w:rsidRPr="000F3A2F">
        <w:t xml:space="preserve">, </w:t>
      </w:r>
      <w:r w:rsidRPr="000F3A2F">
        <w:rPr>
          <w:i/>
          <w:iCs/>
        </w:rPr>
        <w:t>1</w:t>
      </w:r>
      <w:r w:rsidRPr="000F3A2F">
        <w:t>(1), 0021. https://doi.org/10.1038/s41562-016-0021</w:t>
      </w:r>
    </w:p>
    <w:p w14:paraId="46BDCB84" w14:textId="77777777" w:rsidR="000F3A2F" w:rsidRPr="000F3A2F" w:rsidRDefault="000F3A2F" w:rsidP="000F3A2F">
      <w:pPr>
        <w:pStyle w:val="Bibliography"/>
      </w:pPr>
      <w:r w:rsidRPr="000F3A2F">
        <w:t xml:space="preserve">Nunes, L. (2021). Data Sharing for Greater Scientific Transparency. </w:t>
      </w:r>
      <w:r w:rsidRPr="000F3A2F">
        <w:rPr>
          <w:i/>
          <w:iCs/>
        </w:rPr>
        <w:t>APS Observer</w:t>
      </w:r>
      <w:r w:rsidRPr="000F3A2F">
        <w:t xml:space="preserve">, </w:t>
      </w:r>
      <w:r w:rsidRPr="000F3A2F">
        <w:rPr>
          <w:i/>
          <w:iCs/>
        </w:rPr>
        <w:t>34</w:t>
      </w:r>
      <w:r w:rsidRPr="000F3A2F">
        <w:t>. https://www.psychologicalscience.org/observer/data-sharing-methods</w:t>
      </w:r>
    </w:p>
    <w:p w14:paraId="7A3552B4" w14:textId="77777777" w:rsidR="000F3A2F" w:rsidRPr="000F3A2F" w:rsidRDefault="000F3A2F" w:rsidP="000F3A2F">
      <w:pPr>
        <w:pStyle w:val="Bibliography"/>
      </w:pPr>
      <w:r w:rsidRPr="000F3A2F">
        <w:t xml:space="preserve">Rogers, S. (2012, July 8). Data are or data is? </w:t>
      </w:r>
      <w:r w:rsidRPr="000F3A2F">
        <w:rPr>
          <w:i/>
          <w:iCs/>
        </w:rPr>
        <w:t>The Guardian</w:t>
      </w:r>
      <w:r w:rsidRPr="000F3A2F">
        <w:t>. https://www.theguardian.com/news/datablog/2010/jul/16/data-plural-singular</w:t>
      </w:r>
    </w:p>
    <w:p w14:paraId="6AB2B5BB" w14:textId="77777777" w:rsidR="000F3A2F" w:rsidRPr="000F3A2F" w:rsidRDefault="000F3A2F" w:rsidP="000F3A2F">
      <w:pPr>
        <w:pStyle w:val="Bibliography"/>
      </w:pPr>
      <w:r w:rsidRPr="000F3A2F">
        <w:t xml:space="preserve">Savage, C. J., &amp; Vickers, A. J. (2009). Empirical Study of Data Sharing by Authors Publishing in PLoS Journals. </w:t>
      </w:r>
      <w:r w:rsidRPr="000F3A2F">
        <w:rPr>
          <w:i/>
          <w:iCs/>
        </w:rPr>
        <w:t>PLOS ONE</w:t>
      </w:r>
      <w:r w:rsidRPr="000F3A2F">
        <w:t xml:space="preserve">, </w:t>
      </w:r>
      <w:r w:rsidRPr="000F3A2F">
        <w:rPr>
          <w:i/>
          <w:iCs/>
        </w:rPr>
        <w:t>4</w:t>
      </w:r>
      <w:r w:rsidRPr="000F3A2F">
        <w:t>(9), e7078. https://doi.org/10.1371/journal.pone.0007078</w:t>
      </w:r>
    </w:p>
    <w:p w14:paraId="64F2A7D0" w14:textId="77777777" w:rsidR="000F3A2F" w:rsidRPr="000F3A2F" w:rsidRDefault="000F3A2F" w:rsidP="000F3A2F">
      <w:pPr>
        <w:pStyle w:val="Bibliography"/>
      </w:pPr>
      <w:r w:rsidRPr="000F3A2F">
        <w:t xml:space="preserve">Soderberg, C. K. (2018). Using OSF to share data: A step-by-step guide. </w:t>
      </w:r>
      <w:r w:rsidRPr="000F3A2F">
        <w:rPr>
          <w:i/>
          <w:iCs/>
        </w:rPr>
        <w:t>Advances in Methods and Practices in Psychological Science</w:t>
      </w:r>
      <w:r w:rsidRPr="000F3A2F">
        <w:t xml:space="preserve">, </w:t>
      </w:r>
      <w:r w:rsidRPr="000F3A2F">
        <w:rPr>
          <w:i/>
          <w:iCs/>
        </w:rPr>
        <w:t>1</w:t>
      </w:r>
      <w:r w:rsidRPr="000F3A2F">
        <w:t>, 115–120. https://doi.org/10.1177/2515245918757689</w:t>
      </w:r>
    </w:p>
    <w:p w14:paraId="4C1CD172" w14:textId="77777777" w:rsidR="000F3A2F" w:rsidRPr="000F3A2F" w:rsidRDefault="000F3A2F" w:rsidP="000F3A2F">
      <w:pPr>
        <w:pStyle w:val="Bibliography"/>
      </w:pPr>
      <w:r w:rsidRPr="000F3A2F">
        <w:t xml:space="preserve">Stodden, V., Seiler, J., &amp; Ma, Z. (2018). An empirical analysis of journal policy effectiveness for computational reproducibility. </w:t>
      </w:r>
      <w:r w:rsidRPr="000F3A2F">
        <w:rPr>
          <w:i/>
          <w:iCs/>
        </w:rPr>
        <w:t>Proceedings of the National Academy of Sciences</w:t>
      </w:r>
      <w:r w:rsidRPr="000F3A2F">
        <w:t xml:space="preserve">, </w:t>
      </w:r>
      <w:r w:rsidRPr="000F3A2F">
        <w:rPr>
          <w:i/>
          <w:iCs/>
        </w:rPr>
        <w:t>115</w:t>
      </w:r>
      <w:r w:rsidRPr="000F3A2F">
        <w:t>(11), 2584–2589. https://doi.org/10.1073/pnas.1708290115</w:t>
      </w:r>
    </w:p>
    <w:p w14:paraId="089BD810" w14:textId="77777777" w:rsidR="000F3A2F" w:rsidRPr="000F3A2F" w:rsidRDefault="000F3A2F" w:rsidP="000F3A2F">
      <w:pPr>
        <w:pStyle w:val="Bibliography"/>
      </w:pPr>
      <w:r w:rsidRPr="000F3A2F">
        <w:t xml:space="preserve">Task Force on the Strategies and Tactics of Contextual Behavioral Science Research. (2021). </w:t>
      </w:r>
      <w:r w:rsidRPr="000F3A2F">
        <w:rPr>
          <w:i/>
          <w:iCs/>
        </w:rPr>
        <w:t>Adoption of Open Science Recommendations | Association for Contextual Behavioral Science</w:t>
      </w:r>
      <w:r w:rsidRPr="000F3A2F">
        <w:t>. https://contextualscience.org/news/adoption_of_open_science_recommendations</w:t>
      </w:r>
    </w:p>
    <w:p w14:paraId="5DBC8287" w14:textId="77777777" w:rsidR="000F3A2F" w:rsidRPr="000F3A2F" w:rsidRDefault="000F3A2F" w:rsidP="000F3A2F">
      <w:pPr>
        <w:pStyle w:val="Bibliography"/>
      </w:pPr>
      <w:r w:rsidRPr="000F3A2F">
        <w:t xml:space="preserve">Tedersoo, L., Küngas, R., Oras, E., Köster, K., Eenmaa, H., Leijen, Ä., Pedaste, M., Raju, M., Astapova, A., Lukner, H., Kogermann, K., &amp; Sepp, T. (2021). Data sharing practices and data availability upon request differ across scientific disciplines. </w:t>
      </w:r>
      <w:r w:rsidRPr="000F3A2F">
        <w:rPr>
          <w:i/>
          <w:iCs/>
        </w:rPr>
        <w:t>Scientific Data</w:t>
      </w:r>
      <w:r w:rsidRPr="000F3A2F">
        <w:t xml:space="preserve">, </w:t>
      </w:r>
      <w:r w:rsidRPr="000F3A2F">
        <w:rPr>
          <w:i/>
          <w:iCs/>
        </w:rPr>
        <w:t>8</w:t>
      </w:r>
      <w:r w:rsidRPr="000F3A2F">
        <w:t>(1), Article 1. https://doi.org/10.1038/s41597-021-00981-0</w:t>
      </w:r>
    </w:p>
    <w:p w14:paraId="23E84F09" w14:textId="77777777" w:rsidR="000F3A2F" w:rsidRPr="000F3A2F" w:rsidRDefault="000F3A2F" w:rsidP="000F3A2F">
      <w:pPr>
        <w:pStyle w:val="Bibliography"/>
      </w:pPr>
      <w:r w:rsidRPr="000F3A2F">
        <w:t xml:space="preserve">The Psychological Record. (2023). </w:t>
      </w:r>
      <w:r w:rsidRPr="000F3A2F">
        <w:rPr>
          <w:i/>
          <w:iCs/>
        </w:rPr>
        <w:t>Instructions for Authors</w:t>
      </w:r>
      <w:r w:rsidRPr="000F3A2F">
        <w:t>. Springer. https://www.springer.com/journal/40732/submission-guidelines</w:t>
      </w:r>
    </w:p>
    <w:p w14:paraId="222CC584" w14:textId="77777777" w:rsidR="000F3A2F" w:rsidRPr="000F3A2F" w:rsidRDefault="000F3A2F" w:rsidP="000F3A2F">
      <w:pPr>
        <w:pStyle w:val="Bibliography"/>
      </w:pPr>
      <w:r w:rsidRPr="000F3A2F">
        <w:t xml:space="preserve">Villum, C. (2014). </w:t>
      </w:r>
      <w:r w:rsidRPr="000F3A2F">
        <w:rPr>
          <w:i/>
          <w:iCs/>
        </w:rPr>
        <w:t>“Open-washing” – The difference between opening your data and simply making them available – Open Knowledge Foundation blog</w:t>
      </w:r>
      <w:r w:rsidRPr="000F3A2F">
        <w:t>. https://blog.okfn.org/2014/03/10/open-washing-the-difference-between-opening-your-data-and-simply-making-them-available/</w:t>
      </w:r>
    </w:p>
    <w:p w14:paraId="2AA22A1A" w14:textId="77777777" w:rsidR="000F3A2F" w:rsidRPr="000F3A2F" w:rsidRDefault="000F3A2F" w:rsidP="000F3A2F">
      <w:pPr>
        <w:pStyle w:val="Bibliography"/>
      </w:pPr>
      <w:r w:rsidRPr="000F3A2F">
        <w:t xml:space="preserve">Wicherts, J. M., Borsboom, D., Kats, J., &amp; Molenaar, D. (2006). The poor availability of psychological research data for reanalysis. </w:t>
      </w:r>
      <w:r w:rsidRPr="000F3A2F">
        <w:rPr>
          <w:i/>
          <w:iCs/>
        </w:rPr>
        <w:t>American Psychologist</w:t>
      </w:r>
      <w:r w:rsidRPr="000F3A2F">
        <w:t xml:space="preserve">, </w:t>
      </w:r>
      <w:r w:rsidRPr="000F3A2F">
        <w:rPr>
          <w:i/>
          <w:iCs/>
        </w:rPr>
        <w:t>61</w:t>
      </w:r>
      <w:r w:rsidRPr="000F3A2F">
        <w:t>(7), 726–728. https://doi.org/10.1037/0003-066X.61.7.726</w:t>
      </w:r>
    </w:p>
    <w:p w14:paraId="460A0B58" w14:textId="772DDC9F" w:rsidR="00D72CB3" w:rsidRPr="00D72CB3" w:rsidRDefault="00D72CB3" w:rsidP="00F1010E">
      <w:r>
        <w:fldChar w:fldCharType="end"/>
      </w:r>
    </w:p>
    <w:sectPr w:rsidR="00D72CB3" w:rsidRPr="00D72CB3" w:rsidSect="00B0075A">
      <w:type w:val="continuous"/>
      <w:pgSz w:w="11900" w:h="16840"/>
      <w:pgMar w:top="1440" w:right="1440" w:bottom="1440" w:left="1440" w:header="708" w:footer="708" w:gutter="0"/>
      <w:cols w:num="2" w:space="37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F8AA0" w14:textId="77777777" w:rsidR="00146DBA" w:rsidRDefault="00146DBA" w:rsidP="00132E30">
      <w:r>
        <w:separator/>
      </w:r>
    </w:p>
  </w:endnote>
  <w:endnote w:type="continuationSeparator" w:id="0">
    <w:p w14:paraId="50D27C2A" w14:textId="77777777" w:rsidR="00146DBA" w:rsidRDefault="00146DBA" w:rsidP="0013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MU Serif Roman">
    <w:altName w:val="CMU SERIF ROMAN"/>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6552D0F4" w14:textId="060497A9" w:rsidR="00132E30" w:rsidRDefault="00132E3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9235D0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D43E5" w14:textId="77777777" w:rsidR="00146DBA" w:rsidRDefault="00146DBA" w:rsidP="00132E30">
      <w:r>
        <w:separator/>
      </w:r>
    </w:p>
  </w:footnote>
  <w:footnote w:type="continuationSeparator" w:id="0">
    <w:p w14:paraId="40283B79" w14:textId="77777777" w:rsidR="00146DBA" w:rsidRDefault="00146DBA" w:rsidP="00132E30">
      <w:r>
        <w:continuationSeparator/>
      </w:r>
    </w:p>
  </w:footnote>
  <w:footnote w:id="1">
    <w:p w14:paraId="3266242F" w14:textId="00A33F2D" w:rsidR="00A6739D" w:rsidRDefault="00AA2CF6" w:rsidP="00B54C2E">
      <w:pPr>
        <w:pStyle w:val="footntes"/>
      </w:pPr>
      <w:r w:rsidRPr="00D47526">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B16722">
        <w:instrText xml:space="preserve"> ADDIN ZOTERO_ITEM CSL_CITATION {"citationID":"uYUqKhrV","properties":{"formattedCitation":"(Google Trends, 2023)","plainCitation":"(Google Trends, 2023)","noteIndex":1},"citationItems":[{"id":17116,"uris":["http://zotero.org/users/1687755/items/KNHR4D3Z"],"itemData":{"id":17116,"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B16722">
        <w:instrText xml:space="preserve"> ADDIN ZOTERO_ITEM CSL_CITATION {"citationID":"JBcx93j8","properties":{"formattedCitation":"(Rogers, 2012)","plainCitation":"(Rogers, 2012)","noteIndex":1},"citationItems":[{"id":17113,"uris":["http://zotero.org/users/1687755/items/ZNGUEHKD"],"itemData":{"id":17113,"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p w14:paraId="21B3D6CA" w14:textId="77777777" w:rsidR="00F76F01" w:rsidRDefault="00F76F01" w:rsidP="00B54C2E">
      <w:pPr>
        <w:pStyle w:val="footntes"/>
      </w:pPr>
    </w:p>
    <w:p w14:paraId="43CD196D" w14:textId="043F44B8" w:rsidR="00F76F01" w:rsidRPr="00F76F01" w:rsidRDefault="004266CD" w:rsidP="00B54C2E">
      <w:pPr>
        <w:pStyle w:val="footntes"/>
      </w:pPr>
      <w:r>
        <w:t xml:space="preserve">Note: </w:t>
      </w:r>
      <w:r w:rsidR="005E1ED1">
        <w:t>Preprint s</w:t>
      </w:r>
      <w:r w:rsidR="00F76F01" w:rsidRPr="00F76F01">
        <w:t>ubmitted to </w:t>
      </w:r>
      <w:r w:rsidR="00F76F01" w:rsidRPr="00F76F01">
        <w:rPr>
          <w:i/>
          <w:iCs/>
        </w:rPr>
        <w:t>Meta-Psychology</w:t>
      </w:r>
      <w:r w:rsidR="00F76F01" w:rsidRPr="00F76F01">
        <w:t xml:space="preserve">. Participate in open peer review by sending an email to open.peer.reviewer@gmail.com. The full editorial process of all articles under review at Meta-Psychology can be found following this link: </w:t>
      </w:r>
      <w:hyperlink r:id="rId1" w:history="1">
        <w:r w:rsidR="00F76F01" w:rsidRPr="00374A35">
          <w:rPr>
            <w:rStyle w:val="Hyperlink"/>
          </w:rPr>
          <w:t>https://tinyurl.com/mp-submissions</w:t>
        </w:r>
      </w:hyperlink>
      <w:r w:rsidR="00F76F01" w:rsidRPr="00F76F01">
        <w:t>. You will find this preprint by searching for the first author's nam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CB309F"/>
    <w:multiLevelType w:val="hybridMultilevel"/>
    <w:tmpl w:val="257A3998"/>
    <w:lvl w:ilvl="0" w:tplc="2A08E81C">
      <w:numFmt w:val="bullet"/>
      <w:lvlText w:val="-"/>
      <w:lvlJc w:val="left"/>
      <w:pPr>
        <w:ind w:left="720" w:hanging="360"/>
      </w:pPr>
      <w:rPr>
        <w:rFonts w:ascii="CMU Serif Roman" w:eastAsia="Times New Roman" w:hAnsi="CMU Serif Roman" w:cs="CMU Serif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4028573">
    <w:abstractNumId w:val="0"/>
  </w:num>
  <w:num w:numId="2" w16cid:durableId="185753795">
    <w:abstractNumId w:val="2"/>
  </w:num>
  <w:num w:numId="3" w16cid:durableId="213265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6635"/>
    <w:rsid w:val="0000762A"/>
    <w:rsid w:val="00010086"/>
    <w:rsid w:val="000103F7"/>
    <w:rsid w:val="000105AF"/>
    <w:rsid w:val="0001126A"/>
    <w:rsid w:val="000117D5"/>
    <w:rsid w:val="0001544C"/>
    <w:rsid w:val="00022377"/>
    <w:rsid w:val="00023E20"/>
    <w:rsid w:val="0003580B"/>
    <w:rsid w:val="00036072"/>
    <w:rsid w:val="000406E1"/>
    <w:rsid w:val="00041ADF"/>
    <w:rsid w:val="00041C77"/>
    <w:rsid w:val="00044078"/>
    <w:rsid w:val="00045E25"/>
    <w:rsid w:val="0004798C"/>
    <w:rsid w:val="0005268D"/>
    <w:rsid w:val="00053969"/>
    <w:rsid w:val="0005404C"/>
    <w:rsid w:val="00055FBA"/>
    <w:rsid w:val="000606F8"/>
    <w:rsid w:val="00062150"/>
    <w:rsid w:val="00062593"/>
    <w:rsid w:val="00066D6E"/>
    <w:rsid w:val="00067B22"/>
    <w:rsid w:val="00070348"/>
    <w:rsid w:val="0007163B"/>
    <w:rsid w:val="0007275E"/>
    <w:rsid w:val="00072954"/>
    <w:rsid w:val="00072A1C"/>
    <w:rsid w:val="00085EAA"/>
    <w:rsid w:val="000863F1"/>
    <w:rsid w:val="00094DD5"/>
    <w:rsid w:val="000A3AFA"/>
    <w:rsid w:val="000A62E0"/>
    <w:rsid w:val="000B03E8"/>
    <w:rsid w:val="000B1799"/>
    <w:rsid w:val="000B262B"/>
    <w:rsid w:val="000B5D8F"/>
    <w:rsid w:val="000B6F94"/>
    <w:rsid w:val="000C2AC0"/>
    <w:rsid w:val="000C31C8"/>
    <w:rsid w:val="000C36EA"/>
    <w:rsid w:val="000C3801"/>
    <w:rsid w:val="000C534F"/>
    <w:rsid w:val="000D4065"/>
    <w:rsid w:val="000E5A58"/>
    <w:rsid w:val="000E7322"/>
    <w:rsid w:val="000F3A2F"/>
    <w:rsid w:val="000F702E"/>
    <w:rsid w:val="000F7D99"/>
    <w:rsid w:val="00102C72"/>
    <w:rsid w:val="0010728E"/>
    <w:rsid w:val="00107DB2"/>
    <w:rsid w:val="00107F64"/>
    <w:rsid w:val="0011093C"/>
    <w:rsid w:val="00111380"/>
    <w:rsid w:val="00114F99"/>
    <w:rsid w:val="00126676"/>
    <w:rsid w:val="001303E4"/>
    <w:rsid w:val="001306AA"/>
    <w:rsid w:val="0013108B"/>
    <w:rsid w:val="00132E30"/>
    <w:rsid w:val="001370F3"/>
    <w:rsid w:val="00146750"/>
    <w:rsid w:val="00146DBA"/>
    <w:rsid w:val="00147652"/>
    <w:rsid w:val="00147A83"/>
    <w:rsid w:val="00147D33"/>
    <w:rsid w:val="00153BF0"/>
    <w:rsid w:val="00154D75"/>
    <w:rsid w:val="001553AD"/>
    <w:rsid w:val="001564B0"/>
    <w:rsid w:val="00156F2A"/>
    <w:rsid w:val="0016372D"/>
    <w:rsid w:val="00164FB2"/>
    <w:rsid w:val="001679C4"/>
    <w:rsid w:val="00170F84"/>
    <w:rsid w:val="001714FF"/>
    <w:rsid w:val="001740F3"/>
    <w:rsid w:val="001757C8"/>
    <w:rsid w:val="00182B0E"/>
    <w:rsid w:val="00182FA6"/>
    <w:rsid w:val="001839B8"/>
    <w:rsid w:val="001901EC"/>
    <w:rsid w:val="00196432"/>
    <w:rsid w:val="001A1D84"/>
    <w:rsid w:val="001A3D1A"/>
    <w:rsid w:val="001A47D1"/>
    <w:rsid w:val="001A5E14"/>
    <w:rsid w:val="001A739A"/>
    <w:rsid w:val="001A7F66"/>
    <w:rsid w:val="001B06BB"/>
    <w:rsid w:val="001B0BDA"/>
    <w:rsid w:val="001B2F99"/>
    <w:rsid w:val="001B4526"/>
    <w:rsid w:val="001B5E31"/>
    <w:rsid w:val="001B68A7"/>
    <w:rsid w:val="001C0685"/>
    <w:rsid w:val="001C1FBA"/>
    <w:rsid w:val="001C23CF"/>
    <w:rsid w:val="001C33D6"/>
    <w:rsid w:val="001C4FB5"/>
    <w:rsid w:val="001C6AE2"/>
    <w:rsid w:val="001D16F1"/>
    <w:rsid w:val="001D45BD"/>
    <w:rsid w:val="001D4888"/>
    <w:rsid w:val="001D5A20"/>
    <w:rsid w:val="001E08B6"/>
    <w:rsid w:val="001E3255"/>
    <w:rsid w:val="001E3D68"/>
    <w:rsid w:val="001F0977"/>
    <w:rsid w:val="001F2D67"/>
    <w:rsid w:val="001F51FD"/>
    <w:rsid w:val="001F735B"/>
    <w:rsid w:val="0020066C"/>
    <w:rsid w:val="00202A67"/>
    <w:rsid w:val="00204C26"/>
    <w:rsid w:val="00206225"/>
    <w:rsid w:val="00206A56"/>
    <w:rsid w:val="0021019C"/>
    <w:rsid w:val="00211C99"/>
    <w:rsid w:val="0021311A"/>
    <w:rsid w:val="002143D1"/>
    <w:rsid w:val="0021546F"/>
    <w:rsid w:val="00224B98"/>
    <w:rsid w:val="0023200B"/>
    <w:rsid w:val="00232B58"/>
    <w:rsid w:val="002361C1"/>
    <w:rsid w:val="0023769B"/>
    <w:rsid w:val="002408F0"/>
    <w:rsid w:val="00244587"/>
    <w:rsid w:val="00246C97"/>
    <w:rsid w:val="00246E29"/>
    <w:rsid w:val="0024783F"/>
    <w:rsid w:val="00250909"/>
    <w:rsid w:val="00251179"/>
    <w:rsid w:val="00255A7E"/>
    <w:rsid w:val="00257606"/>
    <w:rsid w:val="0026730C"/>
    <w:rsid w:val="002706BB"/>
    <w:rsid w:val="00275E8F"/>
    <w:rsid w:val="00283F25"/>
    <w:rsid w:val="002878C8"/>
    <w:rsid w:val="00287D49"/>
    <w:rsid w:val="00292658"/>
    <w:rsid w:val="0029345D"/>
    <w:rsid w:val="0029360D"/>
    <w:rsid w:val="002938E2"/>
    <w:rsid w:val="002A202F"/>
    <w:rsid w:val="002A30C2"/>
    <w:rsid w:val="002A53D3"/>
    <w:rsid w:val="002A5F78"/>
    <w:rsid w:val="002A70B7"/>
    <w:rsid w:val="002B2BE7"/>
    <w:rsid w:val="002B3DEE"/>
    <w:rsid w:val="002B5117"/>
    <w:rsid w:val="002B6AEC"/>
    <w:rsid w:val="002B7B73"/>
    <w:rsid w:val="002C4934"/>
    <w:rsid w:val="002D05C7"/>
    <w:rsid w:val="002D0DBF"/>
    <w:rsid w:val="002D1ECD"/>
    <w:rsid w:val="002D2E8B"/>
    <w:rsid w:val="002D74B1"/>
    <w:rsid w:val="002E0AFC"/>
    <w:rsid w:val="002E11CA"/>
    <w:rsid w:val="002E6BBC"/>
    <w:rsid w:val="002F1E4E"/>
    <w:rsid w:val="002F2A68"/>
    <w:rsid w:val="0030037C"/>
    <w:rsid w:val="0030074F"/>
    <w:rsid w:val="003026F2"/>
    <w:rsid w:val="00304F52"/>
    <w:rsid w:val="0030749B"/>
    <w:rsid w:val="0031045A"/>
    <w:rsid w:val="00310847"/>
    <w:rsid w:val="003109CC"/>
    <w:rsid w:val="003136AA"/>
    <w:rsid w:val="00313F69"/>
    <w:rsid w:val="00314D1B"/>
    <w:rsid w:val="00333E45"/>
    <w:rsid w:val="0033411E"/>
    <w:rsid w:val="00340B15"/>
    <w:rsid w:val="003468BB"/>
    <w:rsid w:val="0035066B"/>
    <w:rsid w:val="003541CD"/>
    <w:rsid w:val="003555F4"/>
    <w:rsid w:val="003555FF"/>
    <w:rsid w:val="00355CAE"/>
    <w:rsid w:val="00357B69"/>
    <w:rsid w:val="003711AA"/>
    <w:rsid w:val="003722DA"/>
    <w:rsid w:val="00372392"/>
    <w:rsid w:val="003733D2"/>
    <w:rsid w:val="0037444A"/>
    <w:rsid w:val="00374910"/>
    <w:rsid w:val="0037519A"/>
    <w:rsid w:val="00375213"/>
    <w:rsid w:val="003766F3"/>
    <w:rsid w:val="00380BA2"/>
    <w:rsid w:val="0038118F"/>
    <w:rsid w:val="003824C4"/>
    <w:rsid w:val="0039019F"/>
    <w:rsid w:val="003924F0"/>
    <w:rsid w:val="003931A0"/>
    <w:rsid w:val="00394E88"/>
    <w:rsid w:val="00397189"/>
    <w:rsid w:val="0039772A"/>
    <w:rsid w:val="003A3DF2"/>
    <w:rsid w:val="003A56D3"/>
    <w:rsid w:val="003A74E0"/>
    <w:rsid w:val="003B2817"/>
    <w:rsid w:val="003B41AB"/>
    <w:rsid w:val="003C1E8F"/>
    <w:rsid w:val="003C4EBC"/>
    <w:rsid w:val="003C72CD"/>
    <w:rsid w:val="003D1747"/>
    <w:rsid w:val="003D3635"/>
    <w:rsid w:val="003D77E9"/>
    <w:rsid w:val="003E1D7A"/>
    <w:rsid w:val="003E7F14"/>
    <w:rsid w:val="003F1DDC"/>
    <w:rsid w:val="003F265E"/>
    <w:rsid w:val="003F3310"/>
    <w:rsid w:val="003F53D2"/>
    <w:rsid w:val="003F6752"/>
    <w:rsid w:val="003F6D08"/>
    <w:rsid w:val="00401132"/>
    <w:rsid w:val="00403306"/>
    <w:rsid w:val="004042A4"/>
    <w:rsid w:val="00414B73"/>
    <w:rsid w:val="0041730D"/>
    <w:rsid w:val="00423D9C"/>
    <w:rsid w:val="00425F2E"/>
    <w:rsid w:val="004266CD"/>
    <w:rsid w:val="00431AE1"/>
    <w:rsid w:val="00434876"/>
    <w:rsid w:val="00440001"/>
    <w:rsid w:val="00440666"/>
    <w:rsid w:val="00444986"/>
    <w:rsid w:val="00445BF5"/>
    <w:rsid w:val="004474D8"/>
    <w:rsid w:val="004650CD"/>
    <w:rsid w:val="004653E0"/>
    <w:rsid w:val="004665C3"/>
    <w:rsid w:val="00471F72"/>
    <w:rsid w:val="00472BC9"/>
    <w:rsid w:val="0047490A"/>
    <w:rsid w:val="00480F50"/>
    <w:rsid w:val="004835E4"/>
    <w:rsid w:val="00483DBC"/>
    <w:rsid w:val="0048487D"/>
    <w:rsid w:val="004907BB"/>
    <w:rsid w:val="00491B80"/>
    <w:rsid w:val="0049538F"/>
    <w:rsid w:val="004968FB"/>
    <w:rsid w:val="00497391"/>
    <w:rsid w:val="0049744F"/>
    <w:rsid w:val="004A33D3"/>
    <w:rsid w:val="004A4C03"/>
    <w:rsid w:val="004A4F62"/>
    <w:rsid w:val="004A5F91"/>
    <w:rsid w:val="004A7626"/>
    <w:rsid w:val="004A7C07"/>
    <w:rsid w:val="004A7CFC"/>
    <w:rsid w:val="004B0AE8"/>
    <w:rsid w:val="004B0D79"/>
    <w:rsid w:val="004B3AEA"/>
    <w:rsid w:val="004B583F"/>
    <w:rsid w:val="004C0568"/>
    <w:rsid w:val="004C0C81"/>
    <w:rsid w:val="004C45DB"/>
    <w:rsid w:val="004C5E19"/>
    <w:rsid w:val="004C5E2E"/>
    <w:rsid w:val="004D3593"/>
    <w:rsid w:val="004D77D9"/>
    <w:rsid w:val="004D7DA1"/>
    <w:rsid w:val="004E6FE4"/>
    <w:rsid w:val="004E7E2A"/>
    <w:rsid w:val="004F5C76"/>
    <w:rsid w:val="004F5E42"/>
    <w:rsid w:val="004F6F70"/>
    <w:rsid w:val="00501911"/>
    <w:rsid w:val="00501DEF"/>
    <w:rsid w:val="005075C2"/>
    <w:rsid w:val="005133BD"/>
    <w:rsid w:val="00513854"/>
    <w:rsid w:val="00513DD8"/>
    <w:rsid w:val="005144DE"/>
    <w:rsid w:val="00514CF9"/>
    <w:rsid w:val="0051504C"/>
    <w:rsid w:val="00517F52"/>
    <w:rsid w:val="00522922"/>
    <w:rsid w:val="0053063A"/>
    <w:rsid w:val="00531E62"/>
    <w:rsid w:val="0053358F"/>
    <w:rsid w:val="00534569"/>
    <w:rsid w:val="00535501"/>
    <w:rsid w:val="00545FC9"/>
    <w:rsid w:val="00552738"/>
    <w:rsid w:val="00555160"/>
    <w:rsid w:val="00556BA0"/>
    <w:rsid w:val="00560A09"/>
    <w:rsid w:val="005643A3"/>
    <w:rsid w:val="00566A99"/>
    <w:rsid w:val="00566C9D"/>
    <w:rsid w:val="005759FB"/>
    <w:rsid w:val="005838D7"/>
    <w:rsid w:val="0058443F"/>
    <w:rsid w:val="00584514"/>
    <w:rsid w:val="005868C8"/>
    <w:rsid w:val="0059095A"/>
    <w:rsid w:val="00591526"/>
    <w:rsid w:val="005926FC"/>
    <w:rsid w:val="0059449D"/>
    <w:rsid w:val="00597397"/>
    <w:rsid w:val="005A084D"/>
    <w:rsid w:val="005A6E4D"/>
    <w:rsid w:val="005B42CA"/>
    <w:rsid w:val="005B6ACF"/>
    <w:rsid w:val="005C1419"/>
    <w:rsid w:val="005C16AF"/>
    <w:rsid w:val="005C1E2A"/>
    <w:rsid w:val="005C3DE0"/>
    <w:rsid w:val="005C495A"/>
    <w:rsid w:val="005C564C"/>
    <w:rsid w:val="005C77CA"/>
    <w:rsid w:val="005D1305"/>
    <w:rsid w:val="005D69D7"/>
    <w:rsid w:val="005D7D6F"/>
    <w:rsid w:val="005E168F"/>
    <w:rsid w:val="005E1ED1"/>
    <w:rsid w:val="005E23B4"/>
    <w:rsid w:val="005E3BF3"/>
    <w:rsid w:val="005E4616"/>
    <w:rsid w:val="005E7B5D"/>
    <w:rsid w:val="005F130E"/>
    <w:rsid w:val="005F7AA2"/>
    <w:rsid w:val="00603537"/>
    <w:rsid w:val="00606736"/>
    <w:rsid w:val="00612ABD"/>
    <w:rsid w:val="00612E0B"/>
    <w:rsid w:val="00614430"/>
    <w:rsid w:val="006165FA"/>
    <w:rsid w:val="00620D0A"/>
    <w:rsid w:val="006227D5"/>
    <w:rsid w:val="006260B5"/>
    <w:rsid w:val="00626903"/>
    <w:rsid w:val="0063042C"/>
    <w:rsid w:val="00631DC3"/>
    <w:rsid w:val="00636C19"/>
    <w:rsid w:val="00643A4B"/>
    <w:rsid w:val="00650146"/>
    <w:rsid w:val="00655ABA"/>
    <w:rsid w:val="0066200B"/>
    <w:rsid w:val="006636B4"/>
    <w:rsid w:val="00664F28"/>
    <w:rsid w:val="006659DD"/>
    <w:rsid w:val="00665E00"/>
    <w:rsid w:val="006660EF"/>
    <w:rsid w:val="00671B52"/>
    <w:rsid w:val="00672FA4"/>
    <w:rsid w:val="0067321E"/>
    <w:rsid w:val="00674244"/>
    <w:rsid w:val="00677501"/>
    <w:rsid w:val="00677740"/>
    <w:rsid w:val="00677E10"/>
    <w:rsid w:val="00680DB7"/>
    <w:rsid w:val="00680E72"/>
    <w:rsid w:val="0068269B"/>
    <w:rsid w:val="0068395E"/>
    <w:rsid w:val="00683B17"/>
    <w:rsid w:val="00684355"/>
    <w:rsid w:val="00690B7B"/>
    <w:rsid w:val="00693BBF"/>
    <w:rsid w:val="00694B6F"/>
    <w:rsid w:val="006970A7"/>
    <w:rsid w:val="00697393"/>
    <w:rsid w:val="0069794E"/>
    <w:rsid w:val="006A476E"/>
    <w:rsid w:val="006A6C68"/>
    <w:rsid w:val="006B2ECC"/>
    <w:rsid w:val="006B323F"/>
    <w:rsid w:val="006B7391"/>
    <w:rsid w:val="006C5684"/>
    <w:rsid w:val="006D0960"/>
    <w:rsid w:val="006D2C97"/>
    <w:rsid w:val="006D3A65"/>
    <w:rsid w:val="006E1CE2"/>
    <w:rsid w:val="006E28D8"/>
    <w:rsid w:val="006E3D66"/>
    <w:rsid w:val="006E5E33"/>
    <w:rsid w:val="006E7F8E"/>
    <w:rsid w:val="006F151D"/>
    <w:rsid w:val="006F30FF"/>
    <w:rsid w:val="006F552F"/>
    <w:rsid w:val="006F5EAD"/>
    <w:rsid w:val="006F66A5"/>
    <w:rsid w:val="006F6D86"/>
    <w:rsid w:val="00700CF3"/>
    <w:rsid w:val="00701F0A"/>
    <w:rsid w:val="00702787"/>
    <w:rsid w:val="00705153"/>
    <w:rsid w:val="00705A51"/>
    <w:rsid w:val="00711C3B"/>
    <w:rsid w:val="007136D9"/>
    <w:rsid w:val="0071759C"/>
    <w:rsid w:val="00722F07"/>
    <w:rsid w:val="0072538F"/>
    <w:rsid w:val="007269FF"/>
    <w:rsid w:val="00730F52"/>
    <w:rsid w:val="007401D4"/>
    <w:rsid w:val="007464A7"/>
    <w:rsid w:val="00746F70"/>
    <w:rsid w:val="007477D7"/>
    <w:rsid w:val="00747F9E"/>
    <w:rsid w:val="00751056"/>
    <w:rsid w:val="007527A1"/>
    <w:rsid w:val="00754AD2"/>
    <w:rsid w:val="00761283"/>
    <w:rsid w:val="007615AE"/>
    <w:rsid w:val="00764134"/>
    <w:rsid w:val="00766C45"/>
    <w:rsid w:val="00767137"/>
    <w:rsid w:val="007705DA"/>
    <w:rsid w:val="00770657"/>
    <w:rsid w:val="00770F67"/>
    <w:rsid w:val="007729DB"/>
    <w:rsid w:val="00772B40"/>
    <w:rsid w:val="007734CF"/>
    <w:rsid w:val="007749F7"/>
    <w:rsid w:val="00774C07"/>
    <w:rsid w:val="007773A2"/>
    <w:rsid w:val="00786B20"/>
    <w:rsid w:val="00792D48"/>
    <w:rsid w:val="0079617E"/>
    <w:rsid w:val="00796B16"/>
    <w:rsid w:val="007A1AAD"/>
    <w:rsid w:val="007A5B3D"/>
    <w:rsid w:val="007B0C54"/>
    <w:rsid w:val="007B11AC"/>
    <w:rsid w:val="007B4490"/>
    <w:rsid w:val="007B45D8"/>
    <w:rsid w:val="007B65EB"/>
    <w:rsid w:val="007C03D8"/>
    <w:rsid w:val="007C0BCE"/>
    <w:rsid w:val="007C1EB7"/>
    <w:rsid w:val="007C3518"/>
    <w:rsid w:val="007C3834"/>
    <w:rsid w:val="007C71B3"/>
    <w:rsid w:val="007D145C"/>
    <w:rsid w:val="007D3E75"/>
    <w:rsid w:val="007D6D0A"/>
    <w:rsid w:val="007D7D1B"/>
    <w:rsid w:val="007E076C"/>
    <w:rsid w:val="007E21F4"/>
    <w:rsid w:val="007E60DE"/>
    <w:rsid w:val="007E6852"/>
    <w:rsid w:val="007F23A0"/>
    <w:rsid w:val="007F464A"/>
    <w:rsid w:val="007F69CD"/>
    <w:rsid w:val="00801269"/>
    <w:rsid w:val="008017FA"/>
    <w:rsid w:val="00806784"/>
    <w:rsid w:val="008076F4"/>
    <w:rsid w:val="00812DBB"/>
    <w:rsid w:val="008134D3"/>
    <w:rsid w:val="008217B9"/>
    <w:rsid w:val="00824065"/>
    <w:rsid w:val="0082611F"/>
    <w:rsid w:val="0082674F"/>
    <w:rsid w:val="00834104"/>
    <w:rsid w:val="00840551"/>
    <w:rsid w:val="00843A20"/>
    <w:rsid w:val="008448BE"/>
    <w:rsid w:val="00844F81"/>
    <w:rsid w:val="00845CB4"/>
    <w:rsid w:val="00847E40"/>
    <w:rsid w:val="00856921"/>
    <w:rsid w:val="008578D7"/>
    <w:rsid w:val="00860741"/>
    <w:rsid w:val="00861195"/>
    <w:rsid w:val="008616AC"/>
    <w:rsid w:val="00862BA6"/>
    <w:rsid w:val="008635F1"/>
    <w:rsid w:val="0086488B"/>
    <w:rsid w:val="00866375"/>
    <w:rsid w:val="0087160D"/>
    <w:rsid w:val="008742E9"/>
    <w:rsid w:val="00874B9B"/>
    <w:rsid w:val="00882353"/>
    <w:rsid w:val="00882C50"/>
    <w:rsid w:val="008856FD"/>
    <w:rsid w:val="008860C9"/>
    <w:rsid w:val="008867FB"/>
    <w:rsid w:val="00890177"/>
    <w:rsid w:val="00890A13"/>
    <w:rsid w:val="00891592"/>
    <w:rsid w:val="00896A12"/>
    <w:rsid w:val="008A1177"/>
    <w:rsid w:val="008A24FF"/>
    <w:rsid w:val="008A3DF2"/>
    <w:rsid w:val="008A3E24"/>
    <w:rsid w:val="008A4A5A"/>
    <w:rsid w:val="008A66FB"/>
    <w:rsid w:val="008A7D06"/>
    <w:rsid w:val="008B0F60"/>
    <w:rsid w:val="008C08E1"/>
    <w:rsid w:val="008C0980"/>
    <w:rsid w:val="008C13D6"/>
    <w:rsid w:val="008C1489"/>
    <w:rsid w:val="008C618D"/>
    <w:rsid w:val="008C6BE4"/>
    <w:rsid w:val="008D0485"/>
    <w:rsid w:val="008D05B4"/>
    <w:rsid w:val="008D6CD3"/>
    <w:rsid w:val="008E3C8C"/>
    <w:rsid w:val="008E6175"/>
    <w:rsid w:val="008F0C2D"/>
    <w:rsid w:val="008F1C73"/>
    <w:rsid w:val="008F2E64"/>
    <w:rsid w:val="008F448C"/>
    <w:rsid w:val="0090003C"/>
    <w:rsid w:val="00900115"/>
    <w:rsid w:val="0090171F"/>
    <w:rsid w:val="009028DA"/>
    <w:rsid w:val="00905902"/>
    <w:rsid w:val="009061AA"/>
    <w:rsid w:val="00906A34"/>
    <w:rsid w:val="00912143"/>
    <w:rsid w:val="0091527D"/>
    <w:rsid w:val="00915C2B"/>
    <w:rsid w:val="00920FCA"/>
    <w:rsid w:val="00921EF5"/>
    <w:rsid w:val="0092408A"/>
    <w:rsid w:val="0092721D"/>
    <w:rsid w:val="0093630B"/>
    <w:rsid w:val="00937D16"/>
    <w:rsid w:val="009411A8"/>
    <w:rsid w:val="00944698"/>
    <w:rsid w:val="00947CC9"/>
    <w:rsid w:val="00947D2E"/>
    <w:rsid w:val="0095419D"/>
    <w:rsid w:val="00954595"/>
    <w:rsid w:val="00956C1D"/>
    <w:rsid w:val="00962A0D"/>
    <w:rsid w:val="0096438E"/>
    <w:rsid w:val="009649DB"/>
    <w:rsid w:val="00965E0A"/>
    <w:rsid w:val="00970063"/>
    <w:rsid w:val="00971B28"/>
    <w:rsid w:val="00974149"/>
    <w:rsid w:val="00976261"/>
    <w:rsid w:val="009767EA"/>
    <w:rsid w:val="00977442"/>
    <w:rsid w:val="0097747F"/>
    <w:rsid w:val="00980F64"/>
    <w:rsid w:val="00983AA6"/>
    <w:rsid w:val="00984246"/>
    <w:rsid w:val="00987B76"/>
    <w:rsid w:val="00990128"/>
    <w:rsid w:val="009919CD"/>
    <w:rsid w:val="009961E4"/>
    <w:rsid w:val="009965AD"/>
    <w:rsid w:val="009A2556"/>
    <w:rsid w:val="009A4A16"/>
    <w:rsid w:val="009A53DB"/>
    <w:rsid w:val="009A73D0"/>
    <w:rsid w:val="009B45AC"/>
    <w:rsid w:val="009B4B52"/>
    <w:rsid w:val="009B63CF"/>
    <w:rsid w:val="009C0F50"/>
    <w:rsid w:val="009C1A38"/>
    <w:rsid w:val="009C2B91"/>
    <w:rsid w:val="009C6C8E"/>
    <w:rsid w:val="009D2BF3"/>
    <w:rsid w:val="009D5A48"/>
    <w:rsid w:val="009E1E4F"/>
    <w:rsid w:val="009F160B"/>
    <w:rsid w:val="009F1716"/>
    <w:rsid w:val="009F3181"/>
    <w:rsid w:val="00A024F2"/>
    <w:rsid w:val="00A03519"/>
    <w:rsid w:val="00A04645"/>
    <w:rsid w:val="00A063CF"/>
    <w:rsid w:val="00A115C5"/>
    <w:rsid w:val="00A1421A"/>
    <w:rsid w:val="00A16B7F"/>
    <w:rsid w:val="00A200B9"/>
    <w:rsid w:val="00A20DBA"/>
    <w:rsid w:val="00A23AAA"/>
    <w:rsid w:val="00A273EE"/>
    <w:rsid w:val="00A30528"/>
    <w:rsid w:val="00A36591"/>
    <w:rsid w:val="00A40519"/>
    <w:rsid w:val="00A446DB"/>
    <w:rsid w:val="00A448A5"/>
    <w:rsid w:val="00A46E69"/>
    <w:rsid w:val="00A47396"/>
    <w:rsid w:val="00A4785C"/>
    <w:rsid w:val="00A47F36"/>
    <w:rsid w:val="00A5380D"/>
    <w:rsid w:val="00A549E6"/>
    <w:rsid w:val="00A56249"/>
    <w:rsid w:val="00A6257C"/>
    <w:rsid w:val="00A628BC"/>
    <w:rsid w:val="00A63F5D"/>
    <w:rsid w:val="00A64042"/>
    <w:rsid w:val="00A6603F"/>
    <w:rsid w:val="00A6739D"/>
    <w:rsid w:val="00A736F2"/>
    <w:rsid w:val="00A75415"/>
    <w:rsid w:val="00A76C79"/>
    <w:rsid w:val="00A775D1"/>
    <w:rsid w:val="00A84E85"/>
    <w:rsid w:val="00A850B9"/>
    <w:rsid w:val="00A8663A"/>
    <w:rsid w:val="00A93732"/>
    <w:rsid w:val="00A93C33"/>
    <w:rsid w:val="00AA1385"/>
    <w:rsid w:val="00AA2CF6"/>
    <w:rsid w:val="00AA5103"/>
    <w:rsid w:val="00AB039E"/>
    <w:rsid w:val="00AB2FFF"/>
    <w:rsid w:val="00AB72B2"/>
    <w:rsid w:val="00AB7376"/>
    <w:rsid w:val="00AC330F"/>
    <w:rsid w:val="00AC69A3"/>
    <w:rsid w:val="00AD059B"/>
    <w:rsid w:val="00AD5FD3"/>
    <w:rsid w:val="00AD7610"/>
    <w:rsid w:val="00AE013F"/>
    <w:rsid w:val="00AF0E1A"/>
    <w:rsid w:val="00AF7A3D"/>
    <w:rsid w:val="00B0075A"/>
    <w:rsid w:val="00B015DF"/>
    <w:rsid w:val="00B01A52"/>
    <w:rsid w:val="00B01E95"/>
    <w:rsid w:val="00B02448"/>
    <w:rsid w:val="00B02C5D"/>
    <w:rsid w:val="00B0325A"/>
    <w:rsid w:val="00B053B9"/>
    <w:rsid w:val="00B062B2"/>
    <w:rsid w:val="00B07406"/>
    <w:rsid w:val="00B10B23"/>
    <w:rsid w:val="00B14987"/>
    <w:rsid w:val="00B16722"/>
    <w:rsid w:val="00B22929"/>
    <w:rsid w:val="00B2492E"/>
    <w:rsid w:val="00B26056"/>
    <w:rsid w:val="00B265D3"/>
    <w:rsid w:val="00B2663E"/>
    <w:rsid w:val="00B31447"/>
    <w:rsid w:val="00B347FF"/>
    <w:rsid w:val="00B37120"/>
    <w:rsid w:val="00B402F1"/>
    <w:rsid w:val="00B42A04"/>
    <w:rsid w:val="00B43F88"/>
    <w:rsid w:val="00B4434F"/>
    <w:rsid w:val="00B51C5A"/>
    <w:rsid w:val="00B54297"/>
    <w:rsid w:val="00B54C2E"/>
    <w:rsid w:val="00B57491"/>
    <w:rsid w:val="00B61F81"/>
    <w:rsid w:val="00B625DF"/>
    <w:rsid w:val="00B6529C"/>
    <w:rsid w:val="00B66184"/>
    <w:rsid w:val="00B673F2"/>
    <w:rsid w:val="00B70022"/>
    <w:rsid w:val="00B72267"/>
    <w:rsid w:val="00B759B5"/>
    <w:rsid w:val="00B760C6"/>
    <w:rsid w:val="00B82F1D"/>
    <w:rsid w:val="00B83453"/>
    <w:rsid w:val="00B874AE"/>
    <w:rsid w:val="00B93464"/>
    <w:rsid w:val="00B93E9C"/>
    <w:rsid w:val="00BA02D8"/>
    <w:rsid w:val="00BA0C26"/>
    <w:rsid w:val="00BA37C9"/>
    <w:rsid w:val="00BA3B45"/>
    <w:rsid w:val="00BA4DAB"/>
    <w:rsid w:val="00BB0FE2"/>
    <w:rsid w:val="00BB3A25"/>
    <w:rsid w:val="00BB65BC"/>
    <w:rsid w:val="00BC1227"/>
    <w:rsid w:val="00BC1576"/>
    <w:rsid w:val="00BC2FEE"/>
    <w:rsid w:val="00BC409B"/>
    <w:rsid w:val="00BC4747"/>
    <w:rsid w:val="00BD1716"/>
    <w:rsid w:val="00BD21BC"/>
    <w:rsid w:val="00BD46F3"/>
    <w:rsid w:val="00BD49B5"/>
    <w:rsid w:val="00BD4A6D"/>
    <w:rsid w:val="00BE0751"/>
    <w:rsid w:val="00BE44D1"/>
    <w:rsid w:val="00BE690D"/>
    <w:rsid w:val="00BF0AA2"/>
    <w:rsid w:val="00BF5B55"/>
    <w:rsid w:val="00BF5B61"/>
    <w:rsid w:val="00C00608"/>
    <w:rsid w:val="00C020AB"/>
    <w:rsid w:val="00C03B33"/>
    <w:rsid w:val="00C04E59"/>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4941"/>
    <w:rsid w:val="00C35BC5"/>
    <w:rsid w:val="00C374F8"/>
    <w:rsid w:val="00C402E7"/>
    <w:rsid w:val="00C4402F"/>
    <w:rsid w:val="00C460E9"/>
    <w:rsid w:val="00C46F82"/>
    <w:rsid w:val="00C5085A"/>
    <w:rsid w:val="00C50B2E"/>
    <w:rsid w:val="00C607D2"/>
    <w:rsid w:val="00C61F1A"/>
    <w:rsid w:val="00C62B9B"/>
    <w:rsid w:val="00C649FD"/>
    <w:rsid w:val="00C71366"/>
    <w:rsid w:val="00C71550"/>
    <w:rsid w:val="00C718D2"/>
    <w:rsid w:val="00C71F9D"/>
    <w:rsid w:val="00C76D9B"/>
    <w:rsid w:val="00C80600"/>
    <w:rsid w:val="00C816D5"/>
    <w:rsid w:val="00C81C4B"/>
    <w:rsid w:val="00C827A3"/>
    <w:rsid w:val="00C84677"/>
    <w:rsid w:val="00C90140"/>
    <w:rsid w:val="00C917F2"/>
    <w:rsid w:val="00C965D4"/>
    <w:rsid w:val="00C9748C"/>
    <w:rsid w:val="00CA0095"/>
    <w:rsid w:val="00CA3B44"/>
    <w:rsid w:val="00CA6591"/>
    <w:rsid w:val="00CB1006"/>
    <w:rsid w:val="00CB3625"/>
    <w:rsid w:val="00CB55BD"/>
    <w:rsid w:val="00CB5654"/>
    <w:rsid w:val="00CC3567"/>
    <w:rsid w:val="00CC58C4"/>
    <w:rsid w:val="00CC7D58"/>
    <w:rsid w:val="00CD200F"/>
    <w:rsid w:val="00CD2E6C"/>
    <w:rsid w:val="00CD4383"/>
    <w:rsid w:val="00CE1658"/>
    <w:rsid w:val="00CE2115"/>
    <w:rsid w:val="00CE2622"/>
    <w:rsid w:val="00CE2F5B"/>
    <w:rsid w:val="00CE35E9"/>
    <w:rsid w:val="00CE3B70"/>
    <w:rsid w:val="00CE4808"/>
    <w:rsid w:val="00CE7690"/>
    <w:rsid w:val="00CF21BD"/>
    <w:rsid w:val="00CF3350"/>
    <w:rsid w:val="00CF43B1"/>
    <w:rsid w:val="00CF4E32"/>
    <w:rsid w:val="00CF53E2"/>
    <w:rsid w:val="00CF5E99"/>
    <w:rsid w:val="00CF6352"/>
    <w:rsid w:val="00CF6594"/>
    <w:rsid w:val="00CF6D8C"/>
    <w:rsid w:val="00D004E6"/>
    <w:rsid w:val="00D007BC"/>
    <w:rsid w:val="00D05BC7"/>
    <w:rsid w:val="00D060AF"/>
    <w:rsid w:val="00D061BF"/>
    <w:rsid w:val="00D068FF"/>
    <w:rsid w:val="00D10CBA"/>
    <w:rsid w:val="00D1167A"/>
    <w:rsid w:val="00D15724"/>
    <w:rsid w:val="00D210B2"/>
    <w:rsid w:val="00D22DEF"/>
    <w:rsid w:val="00D2353A"/>
    <w:rsid w:val="00D254AF"/>
    <w:rsid w:val="00D30FF3"/>
    <w:rsid w:val="00D37167"/>
    <w:rsid w:val="00D41485"/>
    <w:rsid w:val="00D433E4"/>
    <w:rsid w:val="00D47526"/>
    <w:rsid w:val="00D4760B"/>
    <w:rsid w:val="00D55AEA"/>
    <w:rsid w:val="00D603D6"/>
    <w:rsid w:val="00D61F45"/>
    <w:rsid w:val="00D67A65"/>
    <w:rsid w:val="00D67E83"/>
    <w:rsid w:val="00D67EFD"/>
    <w:rsid w:val="00D72CB3"/>
    <w:rsid w:val="00D75410"/>
    <w:rsid w:val="00D75E9D"/>
    <w:rsid w:val="00D81AFB"/>
    <w:rsid w:val="00D81CEE"/>
    <w:rsid w:val="00D90F14"/>
    <w:rsid w:val="00D9180E"/>
    <w:rsid w:val="00D9185E"/>
    <w:rsid w:val="00D928DD"/>
    <w:rsid w:val="00D966F1"/>
    <w:rsid w:val="00DA4798"/>
    <w:rsid w:val="00DA4CE7"/>
    <w:rsid w:val="00DA678A"/>
    <w:rsid w:val="00DB13D2"/>
    <w:rsid w:val="00DB19AD"/>
    <w:rsid w:val="00DB5044"/>
    <w:rsid w:val="00DB6F9A"/>
    <w:rsid w:val="00DC15B4"/>
    <w:rsid w:val="00DC6F43"/>
    <w:rsid w:val="00DD24A6"/>
    <w:rsid w:val="00DD3951"/>
    <w:rsid w:val="00DD3E23"/>
    <w:rsid w:val="00DD6B89"/>
    <w:rsid w:val="00DE1366"/>
    <w:rsid w:val="00DE4EBB"/>
    <w:rsid w:val="00DF06D0"/>
    <w:rsid w:val="00DF17CF"/>
    <w:rsid w:val="00DF51BA"/>
    <w:rsid w:val="00DF55B5"/>
    <w:rsid w:val="00DF5CAA"/>
    <w:rsid w:val="00DF7C89"/>
    <w:rsid w:val="00E00BFF"/>
    <w:rsid w:val="00E0167D"/>
    <w:rsid w:val="00E020D3"/>
    <w:rsid w:val="00E04CB2"/>
    <w:rsid w:val="00E054F8"/>
    <w:rsid w:val="00E11A00"/>
    <w:rsid w:val="00E14CDF"/>
    <w:rsid w:val="00E17287"/>
    <w:rsid w:val="00E216A0"/>
    <w:rsid w:val="00E221E1"/>
    <w:rsid w:val="00E22560"/>
    <w:rsid w:val="00E31A8E"/>
    <w:rsid w:val="00E37E49"/>
    <w:rsid w:val="00E41DFA"/>
    <w:rsid w:val="00E446B4"/>
    <w:rsid w:val="00E44C5E"/>
    <w:rsid w:val="00E45DE6"/>
    <w:rsid w:val="00E46529"/>
    <w:rsid w:val="00E46850"/>
    <w:rsid w:val="00E46ECE"/>
    <w:rsid w:val="00E501F8"/>
    <w:rsid w:val="00E52B73"/>
    <w:rsid w:val="00E53A60"/>
    <w:rsid w:val="00E57D59"/>
    <w:rsid w:val="00E6754A"/>
    <w:rsid w:val="00E707F4"/>
    <w:rsid w:val="00E72A8A"/>
    <w:rsid w:val="00E73213"/>
    <w:rsid w:val="00E74E1D"/>
    <w:rsid w:val="00E75441"/>
    <w:rsid w:val="00E817F1"/>
    <w:rsid w:val="00E839B8"/>
    <w:rsid w:val="00E8610F"/>
    <w:rsid w:val="00E9100A"/>
    <w:rsid w:val="00E91492"/>
    <w:rsid w:val="00E91A6C"/>
    <w:rsid w:val="00E938D0"/>
    <w:rsid w:val="00E957E6"/>
    <w:rsid w:val="00E9703C"/>
    <w:rsid w:val="00E97824"/>
    <w:rsid w:val="00EA0666"/>
    <w:rsid w:val="00EA07F2"/>
    <w:rsid w:val="00EA230C"/>
    <w:rsid w:val="00EA27FA"/>
    <w:rsid w:val="00EA2C4A"/>
    <w:rsid w:val="00EA48A6"/>
    <w:rsid w:val="00EA4F96"/>
    <w:rsid w:val="00EA6A38"/>
    <w:rsid w:val="00EB255C"/>
    <w:rsid w:val="00EB7561"/>
    <w:rsid w:val="00EC5183"/>
    <w:rsid w:val="00EC69CF"/>
    <w:rsid w:val="00ED39B4"/>
    <w:rsid w:val="00ED4272"/>
    <w:rsid w:val="00ED4CEC"/>
    <w:rsid w:val="00ED543F"/>
    <w:rsid w:val="00ED75E3"/>
    <w:rsid w:val="00ED7602"/>
    <w:rsid w:val="00EE2163"/>
    <w:rsid w:val="00EE78FA"/>
    <w:rsid w:val="00EE7B61"/>
    <w:rsid w:val="00EF1B89"/>
    <w:rsid w:val="00EF387A"/>
    <w:rsid w:val="00EF6DFB"/>
    <w:rsid w:val="00F00A08"/>
    <w:rsid w:val="00F02454"/>
    <w:rsid w:val="00F072DC"/>
    <w:rsid w:val="00F1010E"/>
    <w:rsid w:val="00F17FD3"/>
    <w:rsid w:val="00F25592"/>
    <w:rsid w:val="00F26BFD"/>
    <w:rsid w:val="00F3067A"/>
    <w:rsid w:val="00F31212"/>
    <w:rsid w:val="00F31DFB"/>
    <w:rsid w:val="00F31F8C"/>
    <w:rsid w:val="00F36B98"/>
    <w:rsid w:val="00F429AA"/>
    <w:rsid w:val="00F44A01"/>
    <w:rsid w:val="00F508EC"/>
    <w:rsid w:val="00F50BDE"/>
    <w:rsid w:val="00F52EAC"/>
    <w:rsid w:val="00F56229"/>
    <w:rsid w:val="00F652CB"/>
    <w:rsid w:val="00F6641F"/>
    <w:rsid w:val="00F66967"/>
    <w:rsid w:val="00F701E9"/>
    <w:rsid w:val="00F71659"/>
    <w:rsid w:val="00F76155"/>
    <w:rsid w:val="00F76F01"/>
    <w:rsid w:val="00F829F7"/>
    <w:rsid w:val="00F82A9D"/>
    <w:rsid w:val="00F84FA4"/>
    <w:rsid w:val="00F91AAA"/>
    <w:rsid w:val="00F92287"/>
    <w:rsid w:val="00F92542"/>
    <w:rsid w:val="00F93F2A"/>
    <w:rsid w:val="00F95041"/>
    <w:rsid w:val="00F951E9"/>
    <w:rsid w:val="00F954C4"/>
    <w:rsid w:val="00FA099D"/>
    <w:rsid w:val="00FA3FE3"/>
    <w:rsid w:val="00FA41A3"/>
    <w:rsid w:val="00FA6356"/>
    <w:rsid w:val="00FA6D3A"/>
    <w:rsid w:val="00FB0E84"/>
    <w:rsid w:val="00FB3BB8"/>
    <w:rsid w:val="00FC0855"/>
    <w:rsid w:val="00FC2794"/>
    <w:rsid w:val="00FD039E"/>
    <w:rsid w:val="00FD07FB"/>
    <w:rsid w:val="00FD0BF2"/>
    <w:rsid w:val="00FD144A"/>
    <w:rsid w:val="00FD1981"/>
    <w:rsid w:val="00FD537B"/>
    <w:rsid w:val="00FD697B"/>
    <w:rsid w:val="00FE1BA1"/>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10E"/>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159738836">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199958">
      <w:bodyDiv w:val="1"/>
      <w:marLeft w:val="0"/>
      <w:marRight w:val="0"/>
      <w:marTop w:val="0"/>
      <w:marBottom w:val="0"/>
      <w:divBdr>
        <w:top w:val="none" w:sz="0" w:space="0" w:color="auto"/>
        <w:left w:val="none" w:sz="0" w:space="0" w:color="auto"/>
        <w:bottom w:val="none" w:sz="0" w:space="0" w:color="auto"/>
        <w:right w:val="none" w:sz="0" w:space="0" w:color="auto"/>
      </w:divBdr>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422653377">
      <w:bodyDiv w:val="1"/>
      <w:marLeft w:val="0"/>
      <w:marRight w:val="0"/>
      <w:marTop w:val="0"/>
      <w:marBottom w:val="0"/>
      <w:divBdr>
        <w:top w:val="none" w:sz="0" w:space="0" w:color="auto"/>
        <w:left w:val="none" w:sz="0" w:space="0" w:color="auto"/>
        <w:bottom w:val="none" w:sz="0" w:space="0" w:color="auto"/>
        <w:right w:val="none" w:sz="0" w:space="0" w:color="auto"/>
      </w:divBdr>
    </w:div>
    <w:div w:id="519854326">
      <w:bodyDiv w:val="1"/>
      <w:marLeft w:val="0"/>
      <w:marRight w:val="0"/>
      <w:marTop w:val="0"/>
      <w:marBottom w:val="0"/>
      <w:divBdr>
        <w:top w:val="none" w:sz="0" w:space="0" w:color="auto"/>
        <w:left w:val="none" w:sz="0" w:space="0" w:color="auto"/>
        <w:bottom w:val="none" w:sz="0" w:space="0" w:color="auto"/>
        <w:right w:val="none" w:sz="0" w:space="0" w:color="auto"/>
      </w:divBdr>
    </w:div>
    <w:div w:id="536771525">
      <w:bodyDiv w:val="1"/>
      <w:marLeft w:val="0"/>
      <w:marRight w:val="0"/>
      <w:marTop w:val="0"/>
      <w:marBottom w:val="0"/>
      <w:divBdr>
        <w:top w:val="none" w:sz="0" w:space="0" w:color="auto"/>
        <w:left w:val="none" w:sz="0" w:space="0" w:color="auto"/>
        <w:bottom w:val="none" w:sz="0" w:space="0" w:color="auto"/>
        <w:right w:val="none" w:sz="0" w:space="0" w:color="auto"/>
      </w:divBdr>
      <w:divsChild>
        <w:div w:id="445781648">
          <w:marLeft w:val="0"/>
          <w:marRight w:val="0"/>
          <w:marTop w:val="0"/>
          <w:marBottom w:val="0"/>
          <w:divBdr>
            <w:top w:val="none" w:sz="0" w:space="0" w:color="auto"/>
            <w:left w:val="none" w:sz="0" w:space="0" w:color="auto"/>
            <w:bottom w:val="none" w:sz="0" w:space="0" w:color="auto"/>
            <w:right w:val="none" w:sz="0" w:space="0" w:color="auto"/>
          </w:divBdr>
        </w:div>
        <w:div w:id="624384764">
          <w:marLeft w:val="0"/>
          <w:marRight w:val="0"/>
          <w:marTop w:val="0"/>
          <w:marBottom w:val="0"/>
          <w:divBdr>
            <w:top w:val="none" w:sz="0" w:space="0" w:color="auto"/>
            <w:left w:val="none" w:sz="0" w:space="0" w:color="auto"/>
            <w:bottom w:val="none" w:sz="0" w:space="0" w:color="auto"/>
            <w:right w:val="none" w:sz="0" w:space="0" w:color="auto"/>
          </w:divBdr>
        </w:div>
      </w:divsChild>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704064144">
      <w:bodyDiv w:val="1"/>
      <w:marLeft w:val="0"/>
      <w:marRight w:val="0"/>
      <w:marTop w:val="0"/>
      <w:marBottom w:val="0"/>
      <w:divBdr>
        <w:top w:val="none" w:sz="0" w:space="0" w:color="auto"/>
        <w:left w:val="none" w:sz="0" w:space="0" w:color="auto"/>
        <w:bottom w:val="none" w:sz="0" w:space="0" w:color="auto"/>
        <w:right w:val="none" w:sz="0" w:space="0" w:color="auto"/>
      </w:divBdr>
    </w:div>
    <w:div w:id="724373092">
      <w:bodyDiv w:val="1"/>
      <w:marLeft w:val="0"/>
      <w:marRight w:val="0"/>
      <w:marTop w:val="0"/>
      <w:marBottom w:val="0"/>
      <w:divBdr>
        <w:top w:val="none" w:sz="0" w:space="0" w:color="auto"/>
        <w:left w:val="none" w:sz="0" w:space="0" w:color="auto"/>
        <w:bottom w:val="none" w:sz="0" w:space="0" w:color="auto"/>
        <w:right w:val="none" w:sz="0" w:space="0" w:color="auto"/>
      </w:divBdr>
    </w:div>
    <w:div w:id="932251382">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13286124">
      <w:bodyDiv w:val="1"/>
      <w:marLeft w:val="0"/>
      <w:marRight w:val="0"/>
      <w:marTop w:val="0"/>
      <w:marBottom w:val="0"/>
      <w:divBdr>
        <w:top w:val="none" w:sz="0" w:space="0" w:color="auto"/>
        <w:left w:val="none" w:sz="0" w:space="0" w:color="auto"/>
        <w:bottom w:val="none" w:sz="0" w:space="0" w:color="auto"/>
        <w:right w:val="none" w:sz="0" w:space="0" w:color="auto"/>
      </w:divBdr>
      <w:divsChild>
        <w:div w:id="1359812483">
          <w:marLeft w:val="0"/>
          <w:marRight w:val="0"/>
          <w:marTop w:val="0"/>
          <w:marBottom w:val="0"/>
          <w:divBdr>
            <w:top w:val="none" w:sz="0" w:space="0" w:color="auto"/>
            <w:left w:val="none" w:sz="0" w:space="0" w:color="auto"/>
            <w:bottom w:val="none" w:sz="0" w:space="0" w:color="auto"/>
            <w:right w:val="none" w:sz="0" w:space="0" w:color="auto"/>
          </w:divBdr>
        </w:div>
        <w:div w:id="362289319">
          <w:marLeft w:val="0"/>
          <w:marRight w:val="0"/>
          <w:marTop w:val="0"/>
          <w:marBottom w:val="0"/>
          <w:divBdr>
            <w:top w:val="none" w:sz="0" w:space="0" w:color="auto"/>
            <w:left w:val="none" w:sz="0" w:space="0" w:color="auto"/>
            <w:bottom w:val="none" w:sz="0" w:space="0" w:color="auto"/>
            <w:right w:val="none" w:sz="0" w:space="0" w:color="auto"/>
          </w:divBdr>
        </w:div>
        <w:div w:id="1310474599">
          <w:marLeft w:val="0"/>
          <w:marRight w:val="0"/>
          <w:marTop w:val="0"/>
          <w:marBottom w:val="0"/>
          <w:divBdr>
            <w:top w:val="none" w:sz="0" w:space="0" w:color="auto"/>
            <w:left w:val="none" w:sz="0" w:space="0" w:color="auto"/>
            <w:bottom w:val="none" w:sz="0" w:space="0" w:color="auto"/>
            <w:right w:val="none" w:sz="0" w:space="0" w:color="auto"/>
          </w:divBdr>
        </w:div>
        <w:div w:id="847595893">
          <w:marLeft w:val="0"/>
          <w:marRight w:val="0"/>
          <w:marTop w:val="0"/>
          <w:marBottom w:val="0"/>
          <w:divBdr>
            <w:top w:val="none" w:sz="0" w:space="0" w:color="auto"/>
            <w:left w:val="none" w:sz="0" w:space="0" w:color="auto"/>
            <w:bottom w:val="none" w:sz="0" w:space="0" w:color="auto"/>
            <w:right w:val="none" w:sz="0" w:space="0" w:color="auto"/>
          </w:divBdr>
        </w:div>
        <w:div w:id="618144182">
          <w:marLeft w:val="0"/>
          <w:marRight w:val="0"/>
          <w:marTop w:val="0"/>
          <w:marBottom w:val="0"/>
          <w:divBdr>
            <w:top w:val="none" w:sz="0" w:space="0" w:color="auto"/>
            <w:left w:val="none" w:sz="0" w:space="0" w:color="auto"/>
            <w:bottom w:val="none" w:sz="0" w:space="0" w:color="auto"/>
            <w:right w:val="none" w:sz="0" w:space="0" w:color="auto"/>
          </w:divBdr>
        </w:div>
      </w:divsChild>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 w:id="1683169672">
      <w:bodyDiv w:val="1"/>
      <w:marLeft w:val="0"/>
      <w:marRight w:val="0"/>
      <w:marTop w:val="0"/>
      <w:marBottom w:val="0"/>
      <w:divBdr>
        <w:top w:val="none" w:sz="0" w:space="0" w:color="auto"/>
        <w:left w:val="none" w:sz="0" w:space="0" w:color="auto"/>
        <w:bottom w:val="none" w:sz="0" w:space="0" w:color="auto"/>
        <w:right w:val="none" w:sz="0" w:space="0" w:color="auto"/>
      </w:divBdr>
      <w:divsChild>
        <w:div w:id="130832414">
          <w:marLeft w:val="0"/>
          <w:marRight w:val="0"/>
          <w:marTop w:val="0"/>
          <w:marBottom w:val="0"/>
          <w:divBdr>
            <w:top w:val="none" w:sz="0" w:space="0" w:color="auto"/>
            <w:left w:val="none" w:sz="0" w:space="0" w:color="auto"/>
            <w:bottom w:val="none" w:sz="0" w:space="0" w:color="auto"/>
            <w:right w:val="none" w:sz="0" w:space="0" w:color="auto"/>
          </w:divBdr>
        </w:div>
        <w:div w:id="197357712">
          <w:marLeft w:val="0"/>
          <w:marRight w:val="0"/>
          <w:marTop w:val="0"/>
          <w:marBottom w:val="0"/>
          <w:divBdr>
            <w:top w:val="none" w:sz="0" w:space="0" w:color="auto"/>
            <w:left w:val="none" w:sz="0" w:space="0" w:color="auto"/>
            <w:bottom w:val="none" w:sz="0" w:space="0" w:color="auto"/>
            <w:right w:val="none" w:sz="0" w:space="0" w:color="auto"/>
          </w:divBdr>
        </w:div>
      </w:divsChild>
    </w:div>
    <w:div w:id="1876890014">
      <w:bodyDiv w:val="1"/>
      <w:marLeft w:val="0"/>
      <w:marRight w:val="0"/>
      <w:marTop w:val="0"/>
      <w:marBottom w:val="0"/>
      <w:divBdr>
        <w:top w:val="none" w:sz="0" w:space="0" w:color="auto"/>
        <w:left w:val="none" w:sz="0" w:space="0" w:color="auto"/>
        <w:bottom w:val="none" w:sz="0" w:space="0" w:color="auto"/>
        <w:right w:val="none" w:sz="0" w:space="0" w:color="auto"/>
      </w:divBdr>
    </w:div>
    <w:div w:id="2069450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ympv6" TargetMode="External"/><Relationship Id="rId17" Type="http://schemas.openxmlformats.org/officeDocument/2006/relationships/hyperlink" Target="https://orcid.org/0000-0001-8906-7559" TargetMode="External"/><Relationship Id="rId2" Type="http://schemas.openxmlformats.org/officeDocument/2006/relationships/styles" Target="styles.xml"/><Relationship Id="rId16" Type="http://schemas.openxmlformats.org/officeDocument/2006/relationships/hyperlink" Target="mailto:ian.hussey@icloud.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nugzb/" TargetMode="Externa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hyperlink" Target="mailto:ian.hussey@icloud.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sf.io/8sp7e/" TargetMode="External"/><Relationship Id="rId14" Type="http://schemas.openxmlformats.org/officeDocument/2006/relationships/hyperlink" Target="https://osf.io/aetpq"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tinyurl.com/mp-submis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1</TotalTime>
  <Pages>7</Pages>
  <Words>13767</Words>
  <Characters>78478</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1931</cp:revision>
  <dcterms:created xsi:type="dcterms:W3CDTF">2023-03-22T18:02:00Z</dcterms:created>
  <dcterms:modified xsi:type="dcterms:W3CDTF">2023-08-17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lV0Qct1"/&gt;&lt;style id="http://www.zotero.org/styles/apa" locale="en-US" hasBibliography="1" bibliographyStyleHasBeenSet="1"/&gt;&lt;prefs&gt;&lt;pref name="fieldType" value="Field"/&gt;&lt;/prefs&gt;&lt;/data&gt;</vt:lpwstr>
  </property>
</Properties>
</file>